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6A006A">
      <w:pPr>
        <w:pStyle w:val="MDPI12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2ED749DD" w:rsidR="00E56EE1" w:rsidRDefault="00546A2E" w:rsidP="006A006A">
      <w:pPr>
        <w:pStyle w:val="MDPI13authornames"/>
        <w:rPr>
          <w:vertAlign w:val="superscript"/>
        </w:rPr>
      </w:pPr>
      <w:r w:rsidRPr="00546A2E">
        <w:t>Authors</w:t>
      </w:r>
      <w:r>
        <w:t xml:space="preserve">: </w:t>
      </w:r>
      <w:r w:rsidR="00E56EE1">
        <w:t>Cody M. Cousineau</w:t>
      </w:r>
      <w:r w:rsidR="00E56EE1" w:rsidRPr="00E56EE1">
        <w:rPr>
          <w:vertAlign w:val="superscript"/>
        </w:rPr>
        <w:t>1</w:t>
      </w:r>
      <w:r w:rsidR="00E56EE1">
        <w:t>, Kaelin Loftus</w:t>
      </w:r>
      <w:r w:rsidR="00E56EE1" w:rsidRPr="00E56EE1">
        <w:rPr>
          <w:vertAlign w:val="superscript"/>
        </w:rPr>
        <w:t>1</w:t>
      </w:r>
      <w:r w:rsidR="00E56EE1">
        <w:t xml:space="preserve">, Gary </w:t>
      </w:r>
      <w:r w:rsidR="009F5D1E">
        <w:t>A.</w:t>
      </w:r>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383A6DF7" w:rsidR="00E56EE1" w:rsidRDefault="00E56EE1" w:rsidP="00E56EE1">
      <w:r w:rsidRPr="00E56EE1">
        <w:rPr>
          <w:vertAlign w:val="superscript"/>
        </w:rPr>
        <w:t>2</w:t>
      </w:r>
      <w:r>
        <w:t>The Jackson Laborator</w:t>
      </w:r>
      <w:r w:rsidR="009F5D1E">
        <w:t>y</w:t>
      </w:r>
      <w:r w:rsidR="006A006A">
        <w:t xml:space="preserve">, </w:t>
      </w:r>
    </w:p>
    <w:p w14:paraId="73509473" w14:textId="28F8B07A" w:rsidR="00E56EE1" w:rsidRDefault="00E56EE1" w:rsidP="00E56EE1">
      <w:r w:rsidRPr="00E56EE1">
        <w:rPr>
          <w:vertAlign w:val="superscript"/>
        </w:rPr>
        <w:t>*</w:t>
      </w:r>
      <w:r>
        <w:t xml:space="preserve">To whom correspondence should be addressed: </w:t>
      </w:r>
      <w:hyperlink r:id="rId6" w:history="1">
        <w:r w:rsidR="00546A2E" w:rsidRPr="00715762">
          <w:rPr>
            <w:rStyle w:val="Hyperlink"/>
          </w:rPr>
          <w:t>davebrid@umich.edu</w:t>
        </w:r>
      </w:hyperlink>
    </w:p>
    <w:p w14:paraId="2F4808C2" w14:textId="67970CEA" w:rsidR="00546A2E" w:rsidRDefault="00546A2E" w:rsidP="00E56EE1"/>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2E8EF002"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 with serum cholesterol levels in </w:t>
      </w:r>
      <w:r w:rsidR="009F5D1E">
        <w:t xml:space="preserve">840 </w:t>
      </w:r>
      <w:r>
        <w:t xml:space="preserve">genetically unique </w:t>
      </w:r>
      <w:r w:rsidR="002D2F28">
        <w:t xml:space="preserve">Diversity Outbred </w:t>
      </w:r>
      <w:r>
        <w:t>mice of both sexes</w:t>
      </w:r>
      <w:r w:rsidR="00DD4486">
        <w:t xml:space="preserve"> (n=</w:t>
      </w:r>
      <w:r w:rsidR="00A54D21">
        <w:t>417</w:t>
      </w:r>
      <w:r w:rsidR="00DD4486">
        <w:t xml:space="preserve"> male and </w:t>
      </w:r>
      <w:r w:rsidR="00BC4CE5">
        <w:t>423</w:t>
      </w:r>
      <w:r w:rsidR="00DD4486">
        <w:t xml:space="preserve"> female)</w:t>
      </w:r>
      <w:r>
        <w:t xml:space="preserve">, and </w:t>
      </w:r>
      <w:r w:rsidR="00001EDE" w:rsidRPr="00001EDE">
        <w:t>on both a control chow (% kcals in diet: Protein 22%, Carbohydrate 62%, Fat 16%, no cholesterol) and high fat high sucrose (% kcals in diet: Protein 15%, Carbohydrate 41%, Fat 45%, 0.05% cholesterol)</w:t>
      </w:r>
      <w:r w:rsidRPr="00001EDE">
        <w:t xml:space="preserve">.  </w:t>
      </w:r>
      <w:r>
        <w:t>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t xml:space="preserve"> in both </w:t>
      </w:r>
      <w:proofErr w:type="gramStart"/>
      <w:r w:rsidR="00DD4486">
        <w:t>diversity</w:t>
      </w:r>
      <w:proofErr w:type="gramEnd"/>
      <w:r w:rsidR="00DD4486">
        <w:t xml:space="preserve"> outbred</w:t>
      </w:r>
      <w:r w:rsidR="0010510E">
        <w:t xml:space="preserve"> (p=3.0 x 10</w:t>
      </w:r>
      <w:r w:rsidR="0010510E" w:rsidRPr="00A07221">
        <w:rPr>
          <w:vertAlign w:val="superscript"/>
        </w:rPr>
        <w:t>-43</w:t>
      </w:r>
      <w:r w:rsidR="0010510E">
        <w:t xml:space="preserve">) </w:t>
      </w:r>
      <w:r w:rsidR="00DD4486">
        <w:t>and BXD</w:t>
      </w:r>
      <w:r w:rsidR="0010510E">
        <w:t xml:space="preserve"> (p=0.005)</w:t>
      </w:r>
      <w:r w:rsidR="00DD4486">
        <w:t xml:space="preserve"> mice</w:t>
      </w:r>
      <w:r>
        <w:t xml:space="preserve">.  This is in-line with several human cohort studies which show associations between calcium and cholesterol, and calcium as an independent predictor of cardiovascular events.  </w:t>
      </w:r>
    </w:p>
    <w:p w14:paraId="35A226F1" w14:textId="28BCBFB2" w:rsidR="00567EB3" w:rsidRDefault="00567EB3" w:rsidP="00FE3D9F"/>
    <w:p w14:paraId="2C7AECB3" w14:textId="77777777" w:rsidR="00567EB3" w:rsidRDefault="00567EB3" w:rsidP="00567EB3">
      <w:r w:rsidRPr="00546A2E">
        <w:rPr>
          <w:b/>
        </w:rPr>
        <w:t>Keywords</w:t>
      </w:r>
      <w:r>
        <w:t>: Cholesterol, Calcium, Diversity Outbred, Cross-Sectional</w:t>
      </w:r>
    </w:p>
    <w:p w14:paraId="6C12E8D4" w14:textId="77777777" w:rsidR="00567EB3" w:rsidRDefault="00567EB3" w:rsidP="00FE3D9F"/>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t>[2]</w:t>
      </w:r>
      <w:r w:rsidR="008C11CC">
        <w:fldChar w:fldCharType="end"/>
      </w:r>
      <w:r w:rsidR="008C11CC">
        <w:t xml:space="preserve">.  </w:t>
      </w:r>
    </w:p>
    <w:p w14:paraId="4CCEF551" w14:textId="3AA61378" w:rsidR="008C11CC" w:rsidRDefault="008C11CC" w:rsidP="00A53691"/>
    <w:p w14:paraId="6A799B86" w14:textId="401E091C"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can be well defined</w:t>
      </w:r>
      <w:r w:rsidR="00D27F0D">
        <w:t>,</w:t>
      </w:r>
      <w:r w:rsidR="00FA2FC4">
        <w:t xml:space="preserve">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3AC675F5" w:rsidR="003B394D" w:rsidRDefault="003B394D" w:rsidP="00E50DC1">
      <w:pPr>
        <w:pStyle w:val="Heading1"/>
      </w:pPr>
      <w:r>
        <w:t>Methods</w:t>
      </w:r>
      <w:r w:rsidR="00567EB3">
        <w:t xml:space="preserve"> and Material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3EBFFF96" w:rsidR="00111D61" w:rsidRPr="00111D61" w:rsidRDefault="003B394D" w:rsidP="00A2404E">
      <w:r>
        <w:t xml:space="preserve">The phenotype data </w:t>
      </w:r>
      <w:r w:rsidR="0071130A">
        <w:t xml:space="preserve">for diversity outbred mice </w:t>
      </w:r>
      <w:r w:rsidR="00A2404E" w:rsidRPr="00A2404E">
        <w:t xml:space="preserve">(RRID:IMSR_JAX:009376) </w:t>
      </w:r>
      <w:r w:rsidR="0071130A">
        <w:t xml:space="preserve">contains data on </w:t>
      </w:r>
      <w:r w:rsidR="0012187C">
        <w:t>840</w:t>
      </w:r>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t>[8]</w:t>
      </w:r>
      <w:r w:rsidR="00BC2D63">
        <w:fldChar w:fldCharType="end"/>
      </w:r>
      <w:r w:rsidR="0071130A">
        <w:t xml:space="preserve">.  The </w:t>
      </w:r>
      <w:r w:rsidR="00BC2D63">
        <w:t>dataset</w:t>
      </w:r>
      <w:r w:rsidR="0071130A">
        <w:t xml:space="preserve"> includes </w:t>
      </w:r>
      <w:r w:rsidR="00812A40" w:rsidRPr="00111D61">
        <w:t xml:space="preserve">162 </w:t>
      </w:r>
      <w:r w:rsidR="0071130A">
        <w:t>phenotypes</w:t>
      </w:r>
      <w:r w:rsidR="00203968">
        <w:t xml:space="preserve"> for each mouse</w:t>
      </w:r>
      <w:r w:rsidR="0071130A">
        <w:t xml:space="preserve">, measured once, </w:t>
      </w:r>
      <w:r w:rsidR="000A008F">
        <w:t>twice</w:t>
      </w:r>
      <w:r w:rsidR="0071130A">
        <w:t xml:space="preserve">, or weekly in the case of body weights.  </w:t>
      </w:r>
      <w:r w:rsidR="00CA2D1E" w:rsidRPr="00CA2D1E">
        <w:t xml:space="preserve">Animals were </w:t>
      </w:r>
      <w:r w:rsidR="00A34898">
        <w:t xml:space="preserve">first </w:t>
      </w:r>
      <w:r w:rsidR="00CA2D1E" w:rsidRPr="00CA2D1E">
        <w:t xml:space="preserve">received at wean age (3 weeks old) and </w:t>
      </w:r>
      <w:r w:rsidR="00A34898">
        <w:t xml:space="preserve">then </w:t>
      </w:r>
      <w:r w:rsidR="00CA2D1E" w:rsidRPr="00CA2D1E">
        <w:t xml:space="preserve">distributed into cages of five same-sex animals per cage. Animals were housed in pressurized, individually ventilated cages (Thoren Caging Systems, Hazelton, PA) with pine bedding (Crobb Box, Ellsworth, ME) and had </w:t>
      </w:r>
      <w:r w:rsidR="00CA2D1E">
        <w:t xml:space="preserve">ad libitum access to food. </w:t>
      </w:r>
      <w:r w:rsidR="0071130A">
        <w:t>At</w:t>
      </w:r>
      <w:r w:rsidR="00CA2D1E">
        <w:t xml:space="preserve"> time of</w:t>
      </w:r>
      <w:r w:rsidR="0071130A">
        <w:t xml:space="preserve">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LabDiet 5K52</w:t>
      </w:r>
      <w:r w:rsidR="0012187C" w:rsidRPr="009F07B1">
        <w:rPr>
          <w:color w:val="000000" w:themeColor="text1"/>
        </w:rPr>
        <w:t>)</w:t>
      </w:r>
      <w:r w:rsidR="0071130A" w:rsidRPr="009F07B1">
        <w:rPr>
          <w:color w:val="000000" w:themeColor="text1"/>
        </w:rPr>
        <w:t>.</w:t>
      </w:r>
      <w:r w:rsidR="001651F4" w:rsidRPr="009F07B1">
        <w:rPr>
          <w:color w:val="000000" w:themeColor="text1"/>
        </w:rPr>
        <w:t xml:space="preserve"> </w:t>
      </w:r>
      <w:r w:rsidR="001651F4" w:rsidRPr="009F07B1">
        <w:rPr>
          <w:bCs/>
          <w:color w:val="000000" w:themeColor="text1"/>
        </w:rPr>
        <w:t>In the final dataset there were 22</w:t>
      </w:r>
      <w:r w:rsidR="0012187C" w:rsidRPr="009F07B1">
        <w:rPr>
          <w:bCs/>
          <w:color w:val="000000" w:themeColor="text1"/>
        </w:rPr>
        <w:t>5</w:t>
      </w:r>
      <w:r w:rsidR="001651F4" w:rsidRPr="009F07B1">
        <w:rPr>
          <w:bCs/>
          <w:color w:val="000000" w:themeColor="text1"/>
        </w:rPr>
        <w:t xml:space="preserve"> female mice on NCD, </w:t>
      </w:r>
      <w:r w:rsidR="0012187C" w:rsidRPr="009F07B1">
        <w:rPr>
          <w:bCs/>
          <w:color w:val="000000" w:themeColor="text1"/>
        </w:rPr>
        <w:t>224</w:t>
      </w:r>
      <w:r w:rsidR="001651F4" w:rsidRPr="009F07B1">
        <w:rPr>
          <w:bCs/>
          <w:color w:val="000000" w:themeColor="text1"/>
        </w:rPr>
        <w:t xml:space="preserve"> male mice on NCD, </w:t>
      </w:r>
      <w:r w:rsidR="0012187C" w:rsidRPr="009F07B1">
        <w:rPr>
          <w:bCs/>
          <w:color w:val="000000" w:themeColor="text1"/>
        </w:rPr>
        <w:t>198</w:t>
      </w:r>
      <w:r w:rsidR="001651F4" w:rsidRPr="009F07B1">
        <w:rPr>
          <w:bCs/>
          <w:color w:val="000000" w:themeColor="text1"/>
        </w:rPr>
        <w:t xml:space="preserve"> female mice on HFHS, and </w:t>
      </w:r>
      <w:r w:rsidR="0012187C" w:rsidRPr="009F07B1">
        <w:rPr>
          <w:bCs/>
          <w:color w:val="000000" w:themeColor="text1"/>
        </w:rPr>
        <w:t>193</w:t>
      </w:r>
      <w:r w:rsidR="001651F4" w:rsidRPr="009F07B1">
        <w:rPr>
          <w:bCs/>
          <w:color w:val="000000" w:themeColor="text1"/>
        </w:rPr>
        <w:t xml:space="preserve"> male mice on HFHS</w:t>
      </w:r>
      <w:r w:rsidR="001651F4" w:rsidRPr="009F07B1">
        <w:rPr>
          <w:color w:val="000000" w:themeColor="text1"/>
        </w:rPr>
        <w:t>.</w:t>
      </w:r>
      <w:r w:rsidR="00724665" w:rsidRPr="009F07B1">
        <w:rPr>
          <w:color w:val="000000" w:themeColor="text1"/>
        </w:rPr>
        <w:t xml:space="preserve">  </w:t>
      </w:r>
      <w:r w:rsidR="00105BC4" w:rsidRPr="00105BC4">
        <w:t>Blood</w:t>
      </w:r>
      <w:r w:rsidR="00105BC4">
        <w:t xml:space="preserve"> from mice</w:t>
      </w:r>
      <w:r w:rsidR="00105BC4" w:rsidRPr="00105BC4">
        <w:t xml:space="preserve"> was obtained from the retro-orbital sinus after administration of tetracaine HCl</w:t>
      </w:r>
      <w:r w:rsidR="00886343">
        <w:t xml:space="preserve"> </w:t>
      </w:r>
      <w:r w:rsidR="00105BC4" w:rsidRPr="00105BC4">
        <w:t>using a heparin-coated microcapillary tube and collected into a 1.5</w:t>
      </w:r>
      <w:r w:rsidR="00506F1F">
        <w:t xml:space="preserve"> </w:t>
      </w:r>
      <w:r w:rsidR="00105BC4" w:rsidRPr="00105BC4">
        <w:t xml:space="preserve">ml </w:t>
      </w:r>
      <w:r w:rsidR="00506F1F">
        <w:t>E</w:t>
      </w:r>
      <w:r w:rsidR="00105BC4" w:rsidRPr="00105BC4">
        <w:t>ppendorf tube.</w:t>
      </w:r>
      <w:r w:rsidR="00886343">
        <w:t xml:space="preserve"> For collection of </w:t>
      </w:r>
      <w:r w:rsidR="00623494">
        <w:t xml:space="preserve">blood </w:t>
      </w:r>
      <w:r w:rsidR="00105BC4" w:rsidRPr="00105BC4">
        <w:t>plasma, approximately 150μl</w:t>
      </w:r>
      <w:r w:rsidR="00886343">
        <w:t xml:space="preserve"> of</w:t>
      </w:r>
      <w:r w:rsidR="00105BC4" w:rsidRPr="00105BC4">
        <w:t xml:space="preserve"> whole blood was collected into a tube and plasma was separated by centrifugation at 10,000 rpm for 10 min at 4°</w:t>
      </w:r>
      <w:r w:rsidR="00886343">
        <w:t xml:space="preserve"> </w:t>
      </w:r>
      <w:r w:rsidR="00506F1F">
        <w:t>C</w:t>
      </w:r>
      <w:r w:rsidR="00886343">
        <w:t>elcius</w:t>
      </w:r>
      <w:r w:rsidR="00105BC4" w:rsidRPr="00105BC4">
        <w:t xml:space="preserve"> and removed into a clean </w:t>
      </w:r>
      <w:r w:rsidR="00506F1F">
        <w:t>E</w:t>
      </w:r>
      <w:r w:rsidR="00105BC4" w:rsidRPr="00105BC4">
        <w:t>ppendorf tube</w:t>
      </w:r>
      <w:r w:rsidR="00886343">
        <w:t xml:space="preserve">. </w:t>
      </w:r>
      <w:r w:rsidR="00111D61" w:rsidRPr="00111D61">
        <w:t>Cholesterol, triglycerides, and calcium were quantified in plasma using the</w:t>
      </w:r>
      <w:r w:rsidR="00111D61" w:rsidRPr="00D12B98">
        <w:t xml:space="preserve"> Beckman Synchron DXC600Pro Clinical chemistry analyzer. Body composition</w:t>
      </w:r>
      <w:r w:rsidR="00CF13FE">
        <w:t xml:space="preserve"> was collected</w:t>
      </w:r>
      <w:r w:rsidR="00111D61" w:rsidRPr="00D12B98">
        <w:t xml:space="preserve"> by dual x-ray absorbitrometry (DEXA) on Lunar PIXImus densitometer (GE Medical Systems).</w:t>
      </w:r>
      <w:r w:rsidR="00CA2D1E">
        <w:t xml:space="preserve"> </w:t>
      </w:r>
      <w:r w:rsidR="00111D61" w:rsidRPr="00D12B98">
        <w:t xml:space="preserve">  </w:t>
      </w:r>
      <w:r w:rsidR="00111D61" w:rsidRPr="00111D61">
        <w:t>Additional details</w:t>
      </w:r>
      <w:r w:rsidR="009F07B1">
        <w:t xml:space="preserve"> about these mice</w:t>
      </w:r>
      <w:r w:rsidR="00111D61" w:rsidRPr="00111D61">
        <w:t xml:space="preserve"> </w:t>
      </w:r>
      <w:r w:rsidR="009F07B1">
        <w:t xml:space="preserve">can be found </w:t>
      </w:r>
      <w:r w:rsidR="00111D61" w:rsidRPr="00111D61">
        <w:t xml:space="preserve">in </w:t>
      </w:r>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t>[9]</w:t>
      </w:r>
      <w:r w:rsidR="0012187C">
        <w:fldChar w:fldCharType="end"/>
      </w:r>
      <w:r w:rsidR="00CF13FE">
        <w:t>.</w:t>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9A106A" w:rsidRDefault="00A8356A" w:rsidP="009A106A">
      <w:pPr>
        <w:rPr>
          <w:rFonts w:ascii="Arial" w:hAnsi="Arial" w:cs="Arial"/>
          <w:color w:val="585F69"/>
          <w:sz w:val="27"/>
          <w:szCs w:val="27"/>
        </w:rPr>
      </w:pPr>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These data were downloaded from GeneNetwork (</w:t>
      </w:r>
      <w:hyperlink r:id="rId7"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9A106A">
        <w:t xml:space="preserve">; </w:t>
      </w:r>
      <w:proofErr w:type="gramStart"/>
      <w:r w:rsidR="009A106A" w:rsidRPr="009A106A">
        <w:t>RRID:MGI</w:t>
      </w:r>
      <w:proofErr w:type="gramEnd"/>
      <w:r w:rsidR="009A106A" w:rsidRPr="009A106A">
        <w:t>:2164899</w:t>
      </w:r>
      <w:r w:rsidR="00C94146">
        <w:t>)</w:t>
      </w:r>
      <w:r w:rsidR="00415101">
        <w:t>.</w:t>
      </w:r>
      <w:r w:rsidR="00C94146">
        <w:t xml:space="preserve">  </w:t>
      </w:r>
      <w:r w:rsidR="0061059B">
        <w:t>These mice were maintained on a chow diet (</w:t>
      </w:r>
      <w:r w:rsidR="00194B8A">
        <w:t xml:space="preserve">SAFE; D04) </w:t>
      </w:r>
      <w:r w:rsidR="009A106A">
        <w:t>with</w:t>
      </w:r>
      <w:r w:rsidR="00194B8A">
        <w:t xml:space="preserve">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t>Statistics</w:t>
      </w:r>
    </w:p>
    <w:p w14:paraId="652E0F4D" w14:textId="65CDBC6C"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rsidRPr="006007D8">
        <w:rPr>
          <w:b/>
          <w:bCs/>
          <w:color w:val="FF0000"/>
        </w:rPr>
        <w:t>.</w:t>
      </w:r>
      <w:r w:rsidR="009516D5" w:rsidRPr="006007D8">
        <w:rPr>
          <w:b/>
          <w:bCs/>
          <w:color w:val="FF0000"/>
        </w:rPr>
        <w:t xml:space="preserve">  </w:t>
      </w:r>
      <w:r w:rsidR="009516D5" w:rsidRPr="00BE01B3">
        <w:rPr>
          <w:bCs/>
          <w:color w:val="000000" w:themeColor="text1"/>
        </w:rPr>
        <w:t xml:space="preserve">Summarized data is reported as mean +/- standard </w:t>
      </w:r>
      <w:r w:rsidR="00BE01B3">
        <w:rPr>
          <w:bCs/>
          <w:color w:val="000000" w:themeColor="text1"/>
        </w:rPr>
        <w:t>deviation</w:t>
      </w:r>
      <w:r w:rsidR="00007A05">
        <w:rPr>
          <w:bCs/>
          <w:color w:val="000000" w:themeColor="text1"/>
        </w:rPr>
        <w:t xml:space="preserve"> for summary statistics and </w:t>
      </w:r>
      <w:r w:rsidR="00AF0714">
        <w:rPr>
          <w:bCs/>
          <w:color w:val="000000" w:themeColor="text1"/>
        </w:rPr>
        <w:t>standard deviation of the error for multivariate models</w:t>
      </w:r>
      <w:r w:rsidR="009516D5">
        <w:t xml:space="preserve">.  </w:t>
      </w:r>
      <w:r w:rsidR="0048783D">
        <w:t>For all comparisons sex was first tested as a modifier, and then as a covariate.</w:t>
      </w:r>
      <w:r w:rsidR="00B76A59">
        <w:t xml:space="preserve"> </w:t>
      </w:r>
      <w:r w:rsidR="0048783D">
        <w:t xml:space="preserve"> If there was significant evidence of sex modification, pairwise sex-stratified analyses are also reported.  </w:t>
      </w:r>
      <w:r w:rsidR="003A7331">
        <w:t xml:space="preserve">Regression trees were generated using the rpart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3B6B4B">
        <w:t>Causal mediation analyses were performed with 1000 bootstraps with both the full and mediator models adjusted for sex</w:t>
      </w:r>
      <w:bookmarkStart w:id="0" w:name="_GoBack"/>
      <w:bookmarkEnd w:id="0"/>
      <w:r w:rsidR="003B6B4B">
        <w:t xml:space="preserve"> using the mediation package (version 4.5.0; </w:t>
      </w:r>
      <w:r w:rsidR="003B6B4B">
        <w:fldChar w:fldCharType="begin"/>
      </w:r>
      <w:r w:rsidR="003B6B4B">
        <w:instrText xml:space="preserve"> ADDIN ZOTERO_ITEM CSL_CITATION {"citationID":"YEDaxhtk","properties":{"formattedCitation":"[15]","plainCitation":"[15]","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instrText>
      </w:r>
      <w:r w:rsidR="003B6B4B">
        <w:fldChar w:fldCharType="separate"/>
      </w:r>
      <w:r w:rsidR="003B6B4B">
        <w:rPr>
          <w:noProof/>
        </w:rPr>
        <w:t>[15]</w:t>
      </w:r>
      <w:r w:rsidR="003B6B4B">
        <w:fldChar w:fldCharType="end"/>
      </w:r>
      <w:r w:rsidR="003B6B4B">
        <w:t xml:space="preserve">).  </w:t>
      </w:r>
      <w:r w:rsidR="009516D5">
        <w:t xml:space="preserve">Statistical significance was set at an alpha of 0.05.  All data and reproducible code </w:t>
      </w:r>
      <w:r w:rsidR="00C13CA6">
        <w:t>are</w:t>
      </w:r>
      <w:r w:rsidR="009516D5">
        <w:t xml:space="preserve"> available for this manuscript at </w:t>
      </w:r>
      <w:hyperlink r:id="rId8"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2935F1F9"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dL,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dL,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1590AB16" w14:textId="54F68C1F" w:rsidR="007D331E" w:rsidRDefault="007D331E" w:rsidP="000B2E8A"/>
    <w:p w14:paraId="116A65BE" w14:textId="5521A8BD" w:rsidR="007D331E" w:rsidRDefault="007D331E" w:rsidP="000B2E8A">
      <w:r>
        <w:t xml:space="preserve">The HFHS diet is </w:t>
      </w:r>
      <w:r w:rsidR="003D15EA">
        <w:t>deployed primarily as</w:t>
      </w:r>
      <w:r>
        <w:t xml:space="preserve"> an </w:t>
      </w:r>
      <w:r w:rsidR="00850236">
        <w:t>obesogenic</w:t>
      </w:r>
      <w:r>
        <w:t xml:space="preserve"> diet</w:t>
      </w:r>
      <w:r w:rsidR="00850236">
        <w:t xml:space="preserve"> in rodents</w:t>
      </w:r>
      <w:r w:rsidR="003D15EA">
        <w:t xml:space="preserve">.  We evaluated </w:t>
      </w:r>
      <w:r>
        <w:t xml:space="preserve">the role of body weight and fat mass on cholesterol levels in these mice.  </w:t>
      </w:r>
      <w:r w:rsidR="00850236">
        <w:t>As expected, after adjusting for sex, increases in both body weight (16.9 +/- 1.6 mg/dL per 10g weight; p=2.2 x 10</w:t>
      </w:r>
      <w:r w:rsidR="00850236" w:rsidRPr="00850236">
        <w:rPr>
          <w:vertAlign w:val="superscript"/>
        </w:rPr>
        <w:t>-24</w:t>
      </w:r>
      <w:r w:rsidR="00850236">
        <w:t>) and percent fat mass (15.2 +/- 1.1 mg/dL per 10% increase in percent fat mass; p=3.1 x 10</w:t>
      </w:r>
      <w:r w:rsidR="00850236" w:rsidRPr="00850236">
        <w:rPr>
          <w:vertAlign w:val="superscript"/>
        </w:rPr>
        <w:t>-38</w:t>
      </w:r>
      <w:r w:rsidR="00850236">
        <w:t xml:space="preserve">) </w:t>
      </w:r>
      <w:r w:rsidR="00850236" w:rsidRPr="00850236">
        <w:t>correlated</w:t>
      </w:r>
      <w:r w:rsidR="00850236">
        <w:t xml:space="preserve"> with cholesterol levels at 19 weeks of age</w:t>
      </w:r>
      <w:r w:rsidR="003D15EA">
        <w:t xml:space="preserve"> (Figure 1B)</w:t>
      </w:r>
      <w:r w:rsidR="00850236">
        <w:t>.</w:t>
      </w:r>
      <w:r w:rsidR="001D2788">
        <w:t xml:space="preserve">  We next asked whether diet played a role aside from increasing percent fat mass and found that this is true as well.  </w:t>
      </w:r>
      <w:r w:rsidR="003D15EA">
        <w:t>We performed a causal mediation analysis to interrogate this relationship and estimate that, after adjusting for sex, differences in percent fat mass explained 25 percent of the HFHS diet effect on cholesterol levels in these mice (95% CI 1</w:t>
      </w:r>
      <w:r w:rsidR="004B5788">
        <w:t>7</w:t>
      </w:r>
      <w:r w:rsidR="003D15EA">
        <w:t xml:space="preserve"> to 3</w:t>
      </w:r>
      <w:r w:rsidR="004B5788">
        <w:t>4</w:t>
      </w:r>
      <w:r w:rsidR="003D15EA">
        <w:t>%; p</w:t>
      </w:r>
      <w:r w:rsidR="003D15EA">
        <w:rPr>
          <w:vertAlign w:val="subscript"/>
        </w:rPr>
        <w:t>mediation</w:t>
      </w:r>
      <w:r w:rsidR="003D15EA">
        <w:t>&lt;1x10</w:t>
      </w:r>
      <w:r w:rsidR="003D15EA" w:rsidRPr="003D15EA">
        <w:rPr>
          <w:vertAlign w:val="superscript"/>
        </w:rPr>
        <w:t>-15</w:t>
      </w:r>
      <w:r w:rsidR="003D15EA">
        <w:t xml:space="preserve">).  </w:t>
      </w:r>
      <w:r w:rsidR="00930CDA">
        <w:t xml:space="preserve"> This suggests that </w:t>
      </w:r>
      <w:r w:rsidR="00930CDA">
        <w:lastRenderedPageBreak/>
        <w:t>there are both obesity-dependent and HFHS-diet-dependent contributions to cholesterol levels in these mice.</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D11DD5E"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w:t>
      </w:r>
      <w:r w:rsidR="003D15EA">
        <w:t>C</w:t>
      </w:r>
      <w:r w:rsidR="00C57455">
        <w:t>).</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w:t>
      </w:r>
      <w:r w:rsidR="003D15EA">
        <w:t>C</w:t>
      </w:r>
      <w:r w:rsidR="008210DC">
        <w:t>)</w:t>
      </w:r>
      <w:r w:rsidR="006416DA">
        <w:t>.</w:t>
      </w:r>
    </w:p>
    <w:p w14:paraId="6084EB93" w14:textId="664E5F8F" w:rsidR="00EE6647" w:rsidRDefault="00EE6647" w:rsidP="000B2E8A"/>
    <w:p w14:paraId="682CA0A8" w14:textId="66AE6B80"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dL increase in triglycerides was associated with a 17.</w:t>
      </w:r>
      <w:r w:rsidR="001A6324">
        <w:t>7</w:t>
      </w:r>
      <w:r w:rsidR="00614900">
        <w:t xml:space="preserve"> +/- 1.7 mg/dL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p>
    <w:p w14:paraId="3AA743B3" w14:textId="77777777" w:rsidR="009D2910" w:rsidRDefault="009D2910" w:rsidP="000B2E8A"/>
    <w:p w14:paraId="0635A5E7" w14:textId="3C93AF97"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xml:space="preserve">, after adjusting for diet and sex, a one mg/dL increase in calcium is associated with a </w:t>
      </w:r>
      <w:r w:rsidR="00A07221">
        <w:t>12.7</w:t>
      </w:r>
      <w:r>
        <w:t xml:space="preserve"> +/- </w:t>
      </w:r>
      <w:r w:rsidR="00A07221">
        <w:t>0.8</w:t>
      </w:r>
      <w:r>
        <w:t xml:space="preserve"> mg/dL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p>
    <w:p w14:paraId="1924D8A4" w14:textId="77777777" w:rsidR="00E52D5C" w:rsidRDefault="00E52D5C" w:rsidP="000B2E8A"/>
    <w:p w14:paraId="6774991C" w14:textId="4B4A984C"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dL increase in cholesterol was observed for every 1 mg/dL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A92F83">
        <w:t>)</w:t>
      </w:r>
      <w:r w:rsidR="00CD1A8A">
        <w:t>, likely due to the relatively small number of female strains.</w:t>
      </w:r>
    </w:p>
    <w:p w14:paraId="72F44ECE" w14:textId="77777777" w:rsidR="001D0F83" w:rsidRDefault="001D0F83" w:rsidP="000B2E8A"/>
    <w:p w14:paraId="67B4E623" w14:textId="69064D08" w:rsidR="00EE6647" w:rsidRPr="00292880"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dL; p=</w:t>
      </w:r>
      <w:r w:rsidR="002074A7">
        <w:t>5.1</w:t>
      </w:r>
      <w:r w:rsidR="009C47AD">
        <w:t xml:space="preserve">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66EE9">
        <w:t>,</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r w:rsidR="00292880">
        <w:t xml:space="preserve">  </w:t>
      </w:r>
    </w:p>
    <w:p w14:paraId="77E1BE56" w14:textId="2A4FDFC8" w:rsidR="009D2910" w:rsidRDefault="009D2910" w:rsidP="000B2E8A"/>
    <w:p w14:paraId="5548BCEB" w14:textId="5063DCB6" w:rsidR="009D2910" w:rsidRDefault="00567EB3" w:rsidP="00E50DC1">
      <w:pPr>
        <w:pStyle w:val="Heading1"/>
      </w:pPr>
      <w:r>
        <w:t>Conclusions</w:t>
      </w:r>
    </w:p>
    <w:p w14:paraId="6DDBAB1A" w14:textId="23B440D2" w:rsidR="009D2910" w:rsidRDefault="009D2910" w:rsidP="000B2E8A"/>
    <w:p w14:paraId="1BBE3905" w14:textId="56F9818D" w:rsidR="002F7AF7" w:rsidRDefault="00E86175" w:rsidP="004110BD">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292880" w:rsidRPr="00292880">
        <w:rPr>
          <w:bCs/>
          <w:color w:val="000000" w:themeColor="text1"/>
        </w:rPr>
        <w:t>We were not surprised that HFHS feeding raised cholesterol, as this has been widely observed in mice, rats</w:t>
      </w:r>
      <w:r w:rsidR="001039EC">
        <w:rPr>
          <w:bCs/>
          <w:color w:val="000000" w:themeColor="text1"/>
        </w:rPr>
        <w:t>,</w:t>
      </w:r>
      <w:r w:rsidR="00292880" w:rsidRPr="00292880">
        <w:rPr>
          <w:bCs/>
          <w:color w:val="000000" w:themeColor="text1"/>
        </w:rPr>
        <w:t xml:space="preserve"> and humans.  This is likely due to a combination of increased dietary cholesterol, triglycerides</w:t>
      </w:r>
      <w:r w:rsidR="001039EC">
        <w:rPr>
          <w:bCs/>
          <w:color w:val="000000" w:themeColor="text1"/>
        </w:rPr>
        <w:t>,</w:t>
      </w:r>
      <w:r w:rsidR="00292880" w:rsidRPr="00292880">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Pr>
          <w:bCs/>
          <w:color w:val="000000" w:themeColor="text1"/>
        </w:rPr>
        <w:t>because</w:t>
      </w:r>
      <w:r w:rsidR="00292880" w:rsidRPr="00292880">
        <w:rPr>
          <w:bCs/>
          <w:color w:val="000000" w:themeColor="text1"/>
        </w:rPr>
        <w:t xml:space="preserve"> diet did not alter calcium levels, it is possible that calcium and diet are independent predictors of cholesterol homeostasis</w:t>
      </w:r>
      <w:r w:rsidR="00D01721">
        <w:t xml:space="preserve">. </w:t>
      </w:r>
      <w:r w:rsidR="000C4958">
        <w:t xml:space="preserve">The finding that </w:t>
      </w:r>
      <w:r w:rsidR="00292880">
        <w:t>the calcium-cholesterol</w:t>
      </w:r>
      <w:r w:rsidR="000C4958">
        <w:t xml:space="preserve">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52189CBF"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3B6B4B">
        <w:instrText xml:space="preserve"> ADDIN ZOTERO_ITEM CSL_CITATION {"citationID":"aGj0eeYz","properties":{"formattedCitation":"[16\\uc0\\u8211{}29]","plainCitation":"[16–29]","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3B6B4B" w:rsidRPr="003B6B4B">
        <w:rPr>
          <w:rFonts w:ascii="Calibri" w:cs="Calibri"/>
        </w:rPr>
        <w:t>[16–29]</w:t>
      </w:r>
      <w:r w:rsidR="000C4958">
        <w:fldChar w:fldCharType="end"/>
      </w:r>
      <w:r w:rsidR="000C4958">
        <w:t>.</w:t>
      </w:r>
      <w:r>
        <w:t xml:space="preserve">  </w:t>
      </w:r>
      <w:r w:rsidR="00E52E9B">
        <w:t>In addition</w:t>
      </w:r>
      <w:r>
        <w:t xml:space="preserve">, calcium is also a </w:t>
      </w:r>
      <w:r w:rsidR="00A015D7">
        <w:t>longitudinal</w:t>
      </w:r>
      <w:r>
        <w:t xml:space="preserve"> predictor of cardiovascular events in humans </w:t>
      </w:r>
      <w:r w:rsidR="00A015D7">
        <w:t xml:space="preserve">independent of BMI or blood pressure </w:t>
      </w:r>
      <w:r>
        <w:fldChar w:fldCharType="begin"/>
      </w:r>
      <w:r w:rsidR="00FA2FC4">
        <w:instrText xml:space="preserve"> ADDIN ZOTERO_ITEM CSL_CITATION {"citationID":"klZUBUTV","properties":{"formattedCitation":"[17,28\\uc0\\u8211{}34]","plainCitation":"[17,28–34]","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FA2FC4" w:rsidRPr="00FA2FC4">
        <w:t>[17,28–34]</w:t>
      </w:r>
      <w:r>
        <w:fldChar w:fldCharType="end"/>
      </w:r>
      <w:r>
        <w:t>.</w:t>
      </w:r>
    </w:p>
    <w:p w14:paraId="31D6BB17" w14:textId="15D43C06" w:rsidR="0004237E" w:rsidRDefault="0004237E" w:rsidP="000B2E8A"/>
    <w:p w14:paraId="7F87B43A" w14:textId="510BD9E3" w:rsidR="005D3422" w:rsidRDefault="0068342C" w:rsidP="000B2E8A">
      <w:r>
        <w:t xml:space="preserve">The present study does not speak to the directionality of this association, but there are some hints in the literature.  </w:t>
      </w:r>
      <w:r w:rsidR="004541AB">
        <w:t xml:space="preserve">A meta-analysis by demonstrates a 31% increased risk of myocardial infarction in patients with calcium supplementing with calcium compared to placebo </w:t>
      </w:r>
      <w:r w:rsidR="004541AB">
        <w:fldChar w:fldCharType="begin"/>
      </w:r>
      <w:r w:rsidR="004541AB">
        <w:instrText xml:space="preserve"> ADDIN ZOTERO_ITEM CSL_CITATION {"citationID":"SSYNaUcT","properties":{"formattedCitation":"[35]","plainCitation":"[35]","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fldChar w:fldCharType="separate"/>
      </w:r>
      <w:r w:rsidR="004541AB">
        <w:t>[35]</w:t>
      </w:r>
      <w:r w:rsidR="004541AB">
        <w:fldChar w:fldCharType="end"/>
      </w:r>
      <w:r w:rsidR="004541AB">
        <w:t xml:space="preserve">. </w:t>
      </w:r>
      <w:r>
        <w:t>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3B6B4B">
        <w:instrText xml:space="preserve"> ADDIN ZOTERO_ITEM CSL_CITATION {"citationID":"dFFmiRVh","properties":{"formattedCitation":"[37,38]","plainCitation":"[37,38]","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3B6B4B">
        <w:t>[37,38]</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4541AB">
        <w:instrText xml:space="preserve"> ADDIN ZOTERO_ITEM CSL_CITATION {"citationID":"Q9rOqXoA","properties":{"formattedCitation":"[38\\uc0\\u8211{}44]","plainCitation":"[38–44]","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4541AB" w:rsidRPr="004541AB">
        <w:t>[38–44]</w:t>
      </w:r>
      <w:r w:rsidR="00DA3158">
        <w:fldChar w:fldCharType="end"/>
      </w:r>
      <w:r w:rsidR="005F3B22">
        <w:t xml:space="preserve">.  </w:t>
      </w:r>
    </w:p>
    <w:p w14:paraId="15DD663E" w14:textId="69A82519" w:rsidR="00F63CA1" w:rsidRDefault="00F63CA1" w:rsidP="000B2E8A"/>
    <w:p w14:paraId="72A42258" w14:textId="7E979D07"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4541AB">
        <w:instrText xml:space="preserve"> ADDIN ZOTERO_ITEM CSL_CITATION {"citationID":"4xJ0gLGc","properties":{"formattedCitation":"[45,46]","plainCitation":"[45,46]","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4541AB">
        <w:t>[45,46]</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4541AB">
        <w:instrText xml:space="preserve"> ADDIN ZOTERO_ITEM CSL_CITATION {"citationID":"MwzAcDHf","properties":{"formattedCitation":"[47]","plainCitation":"[47]","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4541AB">
        <w:t>[47]</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4541AB">
        <w:instrText xml:space="preserve"> ADDIN ZOTERO_ITEM CSL_CITATION {"citationID":"8jX9wDOm","properties":{"formattedCitation":"[48]","plainCitation":"[48]","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4541AB">
        <w:t>[48]</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lastRenderedPageBreak/>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234BC1E7"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w:t>
      </w:r>
      <w:r w:rsidR="00E41309">
        <w:t xml:space="preserve">not </w:t>
      </w:r>
      <w:r w:rsidR="009D2910">
        <w:t xml:space="preserve">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As this is a secondary data analysis, we are unable to evaluate differences in calcium-regulatory 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r w:rsidR="00BE01B3">
        <w:t xml:space="preserve">  </w:t>
      </w:r>
      <w:r w:rsidR="00BE01B3" w:rsidRPr="00BE01B3">
        <w:t>Finally, as cardiovascular disease is extremely rare in mice of this age we did not assess cardiovascular disease as an endpoint in this study.</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4F6B058F" w:rsidR="002B2A55" w:rsidRDefault="00567EB3" w:rsidP="00E50DC1">
      <w:pPr>
        <w:pStyle w:val="Heading1"/>
      </w:pPr>
      <w:r>
        <w:t>Funding Information</w:t>
      </w:r>
    </w:p>
    <w:p w14:paraId="571217AD" w14:textId="548D0D61"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to DB), </w:t>
      </w:r>
      <w:r w:rsidR="00AA71B3">
        <w:t xml:space="preserve">the National Institutes of General Medical Sciences (NIGMS </w:t>
      </w:r>
      <w:r w:rsidR="00AA71B3" w:rsidRPr="00AA71B3">
        <w:t>R01GM07068</w:t>
      </w:r>
      <w:r w:rsidR="00AA71B3">
        <w:t xml:space="preserve">) </w:t>
      </w:r>
      <w:r>
        <w:t>and t</w:t>
      </w:r>
      <w:r w:rsidRPr="002B2A55">
        <w:t>he Undergraduate Research Opportunity Program</w:t>
      </w:r>
      <w:r>
        <w:t xml:space="preserve"> (UROP to KL).  We would also like to thank the developers and funders of the Diversity Outbred Database</w:t>
      </w:r>
      <w:r w:rsidR="00995BD9">
        <w:t>, Diversity Informatics Platform</w:t>
      </w:r>
      <w:r>
        <w:t xml:space="preserve"> and GeneNetwork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57C12620" w:rsidR="00CF6D4C"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Formal analyses were done by CMC, DB and KL.  Data was provided by G</w:t>
      </w:r>
      <w:r w:rsidR="00F86A24">
        <w:t>A</w:t>
      </w:r>
      <w:r w:rsidR="00E40246">
        <w:t xml:space="preserve">C.  </w:t>
      </w:r>
      <w:r>
        <w:t xml:space="preserve">This work was </w:t>
      </w:r>
      <w:r w:rsidR="00E40246">
        <w:t xml:space="preserve">administered and </w:t>
      </w:r>
      <w:r>
        <w:t>supervised by DB</w:t>
      </w:r>
      <w:r w:rsidR="001D2184">
        <w:t xml:space="preserve"> who </w:t>
      </w:r>
      <w:r w:rsidR="00F86A24">
        <w:t>along with GAC</w:t>
      </w:r>
      <w:r w:rsidR="001D2184">
        <w:t xml:space="preserve"> performed the data validation</w:t>
      </w:r>
      <w:r>
        <w:t xml:space="preserve">.  </w:t>
      </w:r>
      <w:r w:rsidR="004C7DE0">
        <w:t>Funding for this work was acquired by DB and G</w:t>
      </w:r>
      <w:r w:rsidR="00F86A24">
        <w:t>A</w:t>
      </w:r>
      <w:r w:rsidR="004C7DE0">
        <w:t>C</w:t>
      </w:r>
      <w:r w:rsidR="0068503A">
        <w:t>.</w:t>
      </w:r>
      <w:r w:rsidR="004C7DE0">
        <w:t xml:space="preserve">  </w:t>
      </w:r>
      <w:r w:rsidR="00E40246">
        <w:t xml:space="preserve">All authors </w:t>
      </w:r>
      <w:r w:rsidR="009F0E7E">
        <w:t xml:space="preserve">have </w:t>
      </w:r>
      <w:r w:rsidR="00E40246">
        <w:t>read and agreed to the final published work.</w:t>
      </w:r>
    </w:p>
    <w:p w14:paraId="27E07809" w14:textId="6969C603" w:rsidR="00567EB3" w:rsidRDefault="00567EB3" w:rsidP="002B2A55"/>
    <w:p w14:paraId="19DE4BA4" w14:textId="0FFA419A" w:rsidR="00567EB3" w:rsidRDefault="00567EB3" w:rsidP="00567EB3">
      <w:pPr>
        <w:pStyle w:val="Heading1"/>
      </w:pPr>
      <w:r>
        <w:t>Conflict of Interest</w:t>
      </w:r>
    </w:p>
    <w:p w14:paraId="0EB36ACB" w14:textId="6B7B4E23" w:rsidR="00567EB3" w:rsidRPr="002B2A55" w:rsidRDefault="00567EB3" w:rsidP="002B2A55">
      <w:r>
        <w:t>The authors have no conflicts to declare</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73169313" w14:textId="77777777" w:rsidR="003B6B4B" w:rsidRPr="003B6B4B" w:rsidRDefault="007C5995" w:rsidP="003B6B4B">
      <w:pPr>
        <w:pStyle w:val="Bibliography"/>
        <w:rPr>
          <w:rFonts w:ascii="Calibri" w:cs="Calibri"/>
        </w:rPr>
      </w:pPr>
      <w:r>
        <w:fldChar w:fldCharType="begin"/>
      </w:r>
      <w:r w:rsidR="00F34566">
        <w:instrText xml:space="preserve"> ADDIN ZOTERO_BIBL {"uncited":[],"omitted":[],"custom":[]} CSL_BIBLIOGRAPHY </w:instrText>
      </w:r>
      <w:r>
        <w:fldChar w:fldCharType="separate"/>
      </w:r>
      <w:r w:rsidR="003B6B4B" w:rsidRPr="003B6B4B">
        <w:rPr>
          <w:rFonts w:ascii="Calibri" w:cs="Calibri"/>
        </w:rPr>
        <w:t xml:space="preserve">1. </w:t>
      </w:r>
      <w:r w:rsidR="003B6B4B" w:rsidRPr="003B6B4B">
        <w:rPr>
          <w:rFonts w:ascii="Calibri" w:cs="Calibri"/>
        </w:rPr>
        <w:tab/>
        <w:t xml:space="preserve">Grundy, S.M.; Stone, N.J.; Bailey, A.L.; Beam, C.; Birtcher, K.K.; Blumenthal, R.S.; Braun, L.T.; de Ferranti, S.; Faiella-Tommasino, J.; Forman, D.E.; et al. 2018 AHA/ACC/AACVPR/AAPA/ABC/ACPM/ADA/AGS/APhA/ASPC/NLA/PCNA Guideline on the Management of Blood Cholesterol: A Report of the American College of Cardiology/American Heart Association Task Force on Clinical Practice Guidelines. </w:t>
      </w:r>
      <w:r w:rsidR="003B6B4B" w:rsidRPr="003B6B4B">
        <w:rPr>
          <w:rFonts w:ascii="Calibri" w:cs="Calibri"/>
          <w:i/>
          <w:iCs/>
        </w:rPr>
        <w:t>Circulation</w:t>
      </w:r>
      <w:r w:rsidR="003B6B4B" w:rsidRPr="003B6B4B">
        <w:rPr>
          <w:rFonts w:ascii="Calibri" w:cs="Calibri"/>
        </w:rPr>
        <w:t xml:space="preserve"> </w:t>
      </w:r>
      <w:r w:rsidR="003B6B4B" w:rsidRPr="003B6B4B">
        <w:rPr>
          <w:rFonts w:ascii="Calibri" w:cs="Calibri"/>
          <w:b/>
          <w:bCs/>
        </w:rPr>
        <w:t>2019</w:t>
      </w:r>
      <w:r w:rsidR="003B6B4B" w:rsidRPr="003B6B4B">
        <w:rPr>
          <w:rFonts w:ascii="Calibri" w:cs="Calibri"/>
        </w:rPr>
        <w:t xml:space="preserve">, </w:t>
      </w:r>
      <w:r w:rsidR="003B6B4B" w:rsidRPr="003B6B4B">
        <w:rPr>
          <w:rFonts w:ascii="Calibri" w:cs="Calibri"/>
          <w:i/>
          <w:iCs/>
        </w:rPr>
        <w:t>139</w:t>
      </w:r>
      <w:r w:rsidR="003B6B4B" w:rsidRPr="003B6B4B">
        <w:rPr>
          <w:rFonts w:ascii="Calibri" w:cs="Calibri"/>
        </w:rPr>
        <w:t>, e1082–e1143, doi:10.1161/CIR.0000000000000625.</w:t>
      </w:r>
    </w:p>
    <w:p w14:paraId="441526DB" w14:textId="77777777" w:rsidR="003B6B4B" w:rsidRPr="003B6B4B" w:rsidRDefault="003B6B4B" w:rsidP="003B6B4B">
      <w:pPr>
        <w:pStyle w:val="Bibliography"/>
        <w:rPr>
          <w:rFonts w:ascii="Calibri" w:cs="Calibri"/>
        </w:rPr>
      </w:pPr>
      <w:r w:rsidRPr="003B6B4B">
        <w:rPr>
          <w:rFonts w:ascii="Calibri" w:cs="Calibri"/>
        </w:rPr>
        <w:t xml:space="preserve">2. </w:t>
      </w:r>
      <w:r w:rsidRPr="003B6B4B">
        <w:rPr>
          <w:rFonts w:ascii="Calibri" w:cs="Calibri"/>
        </w:rPr>
        <w:tab/>
        <w:t xml:space="preserve">Khera, A.V.; Emdin, C.A.; Drake, I.; Natarajan, P.; Bick, A.G.; Cook, N.R.; Chasman, D.I.; Baber, U.; Mehran, R.; Rader, D.J.; et al. Genetic Risk, Adherence to a Healthy Lifestyle, and Coronary Disease. </w:t>
      </w:r>
      <w:r w:rsidRPr="003B6B4B">
        <w:rPr>
          <w:rFonts w:ascii="Calibri" w:cs="Calibri"/>
          <w:i/>
          <w:iCs/>
        </w:rPr>
        <w:t>New England Journal of Medicine</w:t>
      </w:r>
      <w:r w:rsidRPr="003B6B4B">
        <w:rPr>
          <w:rFonts w:ascii="Calibri" w:cs="Calibri"/>
        </w:rPr>
        <w:t xml:space="preserve"> </w:t>
      </w:r>
      <w:r w:rsidRPr="003B6B4B">
        <w:rPr>
          <w:rFonts w:ascii="Calibri" w:cs="Calibri"/>
          <w:b/>
          <w:bCs/>
        </w:rPr>
        <w:t>2016</w:t>
      </w:r>
      <w:r w:rsidRPr="003B6B4B">
        <w:rPr>
          <w:rFonts w:ascii="Calibri" w:cs="Calibri"/>
        </w:rPr>
        <w:t xml:space="preserve">, </w:t>
      </w:r>
      <w:r w:rsidRPr="003B6B4B">
        <w:rPr>
          <w:rFonts w:ascii="Calibri" w:cs="Calibri"/>
          <w:i/>
          <w:iCs/>
        </w:rPr>
        <w:t>375</w:t>
      </w:r>
      <w:r w:rsidRPr="003B6B4B">
        <w:rPr>
          <w:rFonts w:ascii="Calibri" w:cs="Calibri"/>
        </w:rPr>
        <w:t>, 2349–2358, doi:10.1056/NEJMoa1605086.</w:t>
      </w:r>
    </w:p>
    <w:p w14:paraId="7A806936" w14:textId="77777777" w:rsidR="003B6B4B" w:rsidRPr="003B6B4B" w:rsidRDefault="003B6B4B" w:rsidP="003B6B4B">
      <w:pPr>
        <w:pStyle w:val="Bibliography"/>
        <w:rPr>
          <w:rFonts w:ascii="Calibri" w:cs="Calibri"/>
        </w:rPr>
      </w:pPr>
      <w:r w:rsidRPr="003B6B4B">
        <w:rPr>
          <w:rFonts w:ascii="Calibri" w:cs="Calibri"/>
        </w:rPr>
        <w:t xml:space="preserve">3. </w:t>
      </w:r>
      <w:r w:rsidRPr="003B6B4B">
        <w:rPr>
          <w:rFonts w:ascii="Calibri" w:cs="Calibri"/>
        </w:rPr>
        <w:tab/>
        <w:t xml:space="preserve">Khera, A.V.; Kathiresan, S. Genetics of Coronary Artery Disease: Discovery, Biology and Clinical Translation. </w:t>
      </w:r>
      <w:r w:rsidRPr="003B6B4B">
        <w:rPr>
          <w:rFonts w:ascii="Calibri" w:cs="Calibri"/>
          <w:i/>
          <w:iCs/>
        </w:rPr>
        <w:t>Nature Reviews Genetics</w:t>
      </w:r>
      <w:r w:rsidRPr="003B6B4B">
        <w:rPr>
          <w:rFonts w:ascii="Calibri" w:cs="Calibri"/>
        </w:rPr>
        <w:t xml:space="preserve"> </w:t>
      </w:r>
      <w:r w:rsidRPr="003B6B4B">
        <w:rPr>
          <w:rFonts w:ascii="Calibri" w:cs="Calibri"/>
          <w:b/>
          <w:bCs/>
        </w:rPr>
        <w:t>2017</w:t>
      </w:r>
      <w:r w:rsidRPr="003B6B4B">
        <w:rPr>
          <w:rFonts w:ascii="Calibri" w:cs="Calibri"/>
        </w:rPr>
        <w:t xml:space="preserve">, </w:t>
      </w:r>
      <w:r w:rsidRPr="003B6B4B">
        <w:rPr>
          <w:rFonts w:ascii="Calibri" w:cs="Calibri"/>
          <w:i/>
          <w:iCs/>
        </w:rPr>
        <w:t>18</w:t>
      </w:r>
      <w:r w:rsidRPr="003B6B4B">
        <w:rPr>
          <w:rFonts w:ascii="Calibri" w:cs="Calibri"/>
        </w:rPr>
        <w:t>, 331–344, doi:10.1038/nrg.2016.160.</w:t>
      </w:r>
    </w:p>
    <w:p w14:paraId="2B512BAA" w14:textId="77777777" w:rsidR="003B6B4B" w:rsidRPr="003B6B4B" w:rsidRDefault="003B6B4B" w:rsidP="003B6B4B">
      <w:pPr>
        <w:pStyle w:val="Bibliography"/>
        <w:rPr>
          <w:rFonts w:ascii="Calibri" w:cs="Calibri"/>
        </w:rPr>
      </w:pPr>
      <w:r w:rsidRPr="003B6B4B">
        <w:rPr>
          <w:rFonts w:ascii="Calibri" w:cs="Calibri"/>
        </w:rPr>
        <w:t xml:space="preserve">4. </w:t>
      </w:r>
      <w:r w:rsidRPr="003B6B4B">
        <w:rPr>
          <w:rFonts w:ascii="Calibri" w:cs="Calibri"/>
        </w:rPr>
        <w:tab/>
        <w:t xml:space="preserve">Churchill, G.A.; Gatti, D.M.; Munger, S.C.; Svenson, K.L. The Diversity Outbred Mouse Population. </w:t>
      </w:r>
      <w:r w:rsidRPr="003B6B4B">
        <w:rPr>
          <w:rFonts w:ascii="Calibri" w:cs="Calibri"/>
          <w:i/>
          <w:iCs/>
        </w:rPr>
        <w:t>Mammalian Genome</w:t>
      </w:r>
      <w:r w:rsidRPr="003B6B4B">
        <w:rPr>
          <w:rFonts w:ascii="Calibri" w:cs="Calibri"/>
        </w:rPr>
        <w:t xml:space="preserve"> </w:t>
      </w:r>
      <w:r w:rsidRPr="003B6B4B">
        <w:rPr>
          <w:rFonts w:ascii="Calibri" w:cs="Calibri"/>
          <w:b/>
          <w:bCs/>
        </w:rPr>
        <w:t>2012</w:t>
      </w:r>
      <w:r w:rsidRPr="003B6B4B">
        <w:rPr>
          <w:rFonts w:ascii="Calibri" w:cs="Calibri"/>
        </w:rPr>
        <w:t xml:space="preserve">, </w:t>
      </w:r>
      <w:r w:rsidRPr="003B6B4B">
        <w:rPr>
          <w:rFonts w:ascii="Calibri" w:cs="Calibri"/>
          <w:i/>
          <w:iCs/>
        </w:rPr>
        <w:t>23</w:t>
      </w:r>
      <w:r w:rsidRPr="003B6B4B">
        <w:rPr>
          <w:rFonts w:ascii="Calibri" w:cs="Calibri"/>
        </w:rPr>
        <w:t>, 713–718, doi:10.1007/s00335-012-9414-2.</w:t>
      </w:r>
    </w:p>
    <w:p w14:paraId="6404D3B9" w14:textId="77777777" w:rsidR="003B6B4B" w:rsidRPr="003B6B4B" w:rsidRDefault="003B6B4B" w:rsidP="003B6B4B">
      <w:pPr>
        <w:pStyle w:val="Bibliography"/>
        <w:rPr>
          <w:rFonts w:ascii="Calibri" w:cs="Calibri"/>
        </w:rPr>
      </w:pPr>
      <w:r w:rsidRPr="003B6B4B">
        <w:rPr>
          <w:rFonts w:ascii="Calibri" w:cs="Calibri"/>
        </w:rPr>
        <w:t xml:space="preserve">5. </w:t>
      </w:r>
      <w:r w:rsidRPr="003B6B4B">
        <w:rPr>
          <w:rFonts w:ascii="Calibri" w:cs="Calibri"/>
        </w:rPr>
        <w:tab/>
        <w:t xml:space="preserve">Jackson, A.U.; Fornés, A.; Galecki, A.; Miller, R.A.; Burke, D.T. Multiple-Trait Quantitative Trait Loci Analysis Using a Large Mouse Sibship. </w:t>
      </w:r>
      <w:r w:rsidRPr="003B6B4B">
        <w:rPr>
          <w:rFonts w:ascii="Calibri" w:cs="Calibri"/>
          <w:i/>
          <w:iCs/>
        </w:rPr>
        <w:t>Genetics</w:t>
      </w:r>
      <w:r w:rsidRPr="003B6B4B">
        <w:rPr>
          <w:rFonts w:ascii="Calibri" w:cs="Calibri"/>
        </w:rPr>
        <w:t xml:space="preserve"> </w:t>
      </w:r>
      <w:r w:rsidRPr="003B6B4B">
        <w:rPr>
          <w:rFonts w:ascii="Calibri" w:cs="Calibri"/>
          <w:b/>
          <w:bCs/>
        </w:rPr>
        <w:t>1999</w:t>
      </w:r>
      <w:r w:rsidRPr="003B6B4B">
        <w:rPr>
          <w:rFonts w:ascii="Calibri" w:cs="Calibri"/>
        </w:rPr>
        <w:t xml:space="preserve">, </w:t>
      </w:r>
      <w:r w:rsidRPr="003B6B4B">
        <w:rPr>
          <w:rFonts w:ascii="Calibri" w:cs="Calibri"/>
          <w:i/>
          <w:iCs/>
        </w:rPr>
        <w:t>151</w:t>
      </w:r>
      <w:r w:rsidRPr="003B6B4B">
        <w:rPr>
          <w:rFonts w:ascii="Calibri" w:cs="Calibri"/>
        </w:rPr>
        <w:t>, 785–795, doi:10.1093/genetics/151.2.785.</w:t>
      </w:r>
    </w:p>
    <w:p w14:paraId="283B5E8A" w14:textId="77777777" w:rsidR="003B6B4B" w:rsidRPr="003B6B4B" w:rsidRDefault="003B6B4B" w:rsidP="003B6B4B">
      <w:pPr>
        <w:pStyle w:val="Bibliography"/>
        <w:rPr>
          <w:rFonts w:ascii="Calibri" w:cs="Calibri"/>
        </w:rPr>
      </w:pPr>
      <w:r w:rsidRPr="003B6B4B">
        <w:rPr>
          <w:rFonts w:ascii="Calibri" w:cs="Calibri"/>
        </w:rPr>
        <w:t xml:space="preserve">6. </w:t>
      </w:r>
      <w:r w:rsidRPr="003B6B4B">
        <w:rPr>
          <w:rFonts w:ascii="Calibri" w:cs="Calibri"/>
        </w:rPr>
        <w:tab/>
        <w:t xml:space="preserve">Churchill, G.A.; Airey, D.C.; Allayee, H.; Angel, J.M.; Attie, A.D.; Beatty, J.; Beavis, W.D.; Belknap, J.K.; Bennett, B.; Berrettini, W.; et al. The Collaborative Cross, a Community Resource for the Genetic Analysis of Complex Traits. </w:t>
      </w:r>
      <w:r w:rsidRPr="003B6B4B">
        <w:rPr>
          <w:rFonts w:ascii="Calibri" w:cs="Calibri"/>
          <w:i/>
          <w:iCs/>
        </w:rPr>
        <w:t>Nature genetics</w:t>
      </w:r>
      <w:r w:rsidRPr="003B6B4B">
        <w:rPr>
          <w:rFonts w:ascii="Calibri" w:cs="Calibri"/>
        </w:rPr>
        <w:t xml:space="preserve"> </w:t>
      </w:r>
      <w:r w:rsidRPr="003B6B4B">
        <w:rPr>
          <w:rFonts w:ascii="Calibri" w:cs="Calibri"/>
          <w:b/>
          <w:bCs/>
        </w:rPr>
        <w:t>2004</w:t>
      </w:r>
      <w:r w:rsidRPr="003B6B4B">
        <w:rPr>
          <w:rFonts w:ascii="Calibri" w:cs="Calibri"/>
        </w:rPr>
        <w:t xml:space="preserve">, </w:t>
      </w:r>
      <w:r w:rsidRPr="003B6B4B">
        <w:rPr>
          <w:rFonts w:ascii="Calibri" w:cs="Calibri"/>
          <w:i/>
          <w:iCs/>
        </w:rPr>
        <w:t>36</w:t>
      </w:r>
      <w:r w:rsidRPr="003B6B4B">
        <w:rPr>
          <w:rFonts w:ascii="Calibri" w:cs="Calibri"/>
        </w:rPr>
        <w:t>, 1133–1137, doi:10.1038/ng1104-1133.</w:t>
      </w:r>
    </w:p>
    <w:p w14:paraId="08A6910E" w14:textId="77777777" w:rsidR="003B6B4B" w:rsidRPr="003B6B4B" w:rsidRDefault="003B6B4B" w:rsidP="003B6B4B">
      <w:pPr>
        <w:pStyle w:val="Bibliography"/>
        <w:rPr>
          <w:rFonts w:ascii="Calibri" w:cs="Calibri"/>
        </w:rPr>
      </w:pPr>
      <w:r w:rsidRPr="003B6B4B">
        <w:rPr>
          <w:rFonts w:ascii="Calibri" w:cs="Calibri"/>
        </w:rPr>
        <w:t xml:space="preserve">7. </w:t>
      </w:r>
      <w:r w:rsidRPr="003B6B4B">
        <w:rPr>
          <w:rFonts w:ascii="Calibri" w:cs="Calibri"/>
        </w:rPr>
        <w:tab/>
        <w:t xml:space="preserve">Ashbrook, D.G.; Arends, D.; Prins, P.; Mulligan, M.K.; Roy, S.; Williams, E.G.; Lutz, C.M.; Valenzuela, A.; Bohl, C.J.; Ingels, J.F.; et al. A Platform for Experimental Precision Medicine: The Extended BXD Mouse Family. </w:t>
      </w:r>
      <w:r w:rsidRPr="003B6B4B">
        <w:rPr>
          <w:rFonts w:ascii="Calibri" w:cs="Calibri"/>
          <w:i/>
          <w:iCs/>
        </w:rPr>
        <w:t>Cell Systems</w:t>
      </w:r>
      <w:r w:rsidRPr="003B6B4B">
        <w:rPr>
          <w:rFonts w:ascii="Calibri" w:cs="Calibri"/>
        </w:rPr>
        <w:t xml:space="preserve"> </w:t>
      </w:r>
      <w:r w:rsidRPr="003B6B4B">
        <w:rPr>
          <w:rFonts w:ascii="Calibri" w:cs="Calibri"/>
          <w:b/>
          <w:bCs/>
        </w:rPr>
        <w:t>2021</w:t>
      </w:r>
      <w:r w:rsidRPr="003B6B4B">
        <w:rPr>
          <w:rFonts w:ascii="Calibri" w:cs="Calibri"/>
        </w:rPr>
        <w:t xml:space="preserve">, </w:t>
      </w:r>
      <w:r w:rsidRPr="003B6B4B">
        <w:rPr>
          <w:rFonts w:ascii="Calibri" w:cs="Calibri"/>
          <w:i/>
          <w:iCs/>
        </w:rPr>
        <w:t>12</w:t>
      </w:r>
      <w:r w:rsidRPr="003B6B4B">
        <w:rPr>
          <w:rFonts w:ascii="Calibri" w:cs="Calibri"/>
        </w:rPr>
        <w:t xml:space="preserve">, 235-247.e9, </w:t>
      </w:r>
      <w:proofErr w:type="gramStart"/>
      <w:r w:rsidRPr="003B6B4B">
        <w:rPr>
          <w:rFonts w:ascii="Calibri" w:cs="Calibri"/>
        </w:rPr>
        <w:t>doi:10.1016/j.cels</w:t>
      </w:r>
      <w:proofErr w:type="gramEnd"/>
      <w:r w:rsidRPr="003B6B4B">
        <w:rPr>
          <w:rFonts w:ascii="Calibri" w:cs="Calibri"/>
        </w:rPr>
        <w:t>.2020.12.002.</w:t>
      </w:r>
    </w:p>
    <w:p w14:paraId="79176D0C" w14:textId="77777777" w:rsidR="003B6B4B" w:rsidRPr="003B6B4B" w:rsidRDefault="003B6B4B" w:rsidP="003B6B4B">
      <w:pPr>
        <w:pStyle w:val="Bibliography"/>
        <w:rPr>
          <w:rFonts w:ascii="Calibri" w:cs="Calibri"/>
        </w:rPr>
      </w:pPr>
      <w:r w:rsidRPr="003B6B4B">
        <w:rPr>
          <w:rFonts w:ascii="Calibri" w:cs="Calibri"/>
        </w:rPr>
        <w:lastRenderedPageBreak/>
        <w:t xml:space="preserve">8. </w:t>
      </w:r>
      <w:r w:rsidRPr="003B6B4B">
        <w:rPr>
          <w:rFonts w:ascii="Calibri" w:cs="Calibri"/>
        </w:rPr>
        <w:tab/>
        <w:t xml:space="preserve">Gatti, D.M.; Simecek, P.; Somes, L.; Jeffery, C.T.; Vincent, M.J.; Choi, K.; Chen, X.; Churchill, G.A.; Svenson, K.L. The Effects of Sex and Diet on Physiology and Liver Gene Expression in Diversity Outbred Mice. </w:t>
      </w:r>
      <w:r w:rsidRPr="003B6B4B">
        <w:rPr>
          <w:rFonts w:ascii="Calibri" w:cs="Calibri"/>
          <w:i/>
          <w:iCs/>
        </w:rPr>
        <w:t>bioRxiv</w:t>
      </w:r>
      <w:r w:rsidRPr="003B6B4B">
        <w:rPr>
          <w:rFonts w:ascii="Calibri" w:cs="Calibri"/>
        </w:rPr>
        <w:t xml:space="preserve"> </w:t>
      </w:r>
      <w:r w:rsidRPr="003B6B4B">
        <w:rPr>
          <w:rFonts w:ascii="Calibri" w:cs="Calibri"/>
          <w:b/>
          <w:bCs/>
        </w:rPr>
        <w:t>2017</w:t>
      </w:r>
      <w:r w:rsidRPr="003B6B4B">
        <w:rPr>
          <w:rFonts w:ascii="Calibri" w:cs="Calibri"/>
        </w:rPr>
        <w:t>, 098657, doi:10.1101/098657.</w:t>
      </w:r>
    </w:p>
    <w:p w14:paraId="12BF5096" w14:textId="77777777" w:rsidR="003B6B4B" w:rsidRPr="003B6B4B" w:rsidRDefault="003B6B4B" w:rsidP="003B6B4B">
      <w:pPr>
        <w:pStyle w:val="Bibliography"/>
        <w:rPr>
          <w:rFonts w:ascii="Calibri" w:cs="Calibri"/>
        </w:rPr>
      </w:pPr>
      <w:r w:rsidRPr="003B6B4B">
        <w:rPr>
          <w:rFonts w:ascii="Calibri" w:cs="Calibri"/>
        </w:rPr>
        <w:t xml:space="preserve">9. </w:t>
      </w:r>
      <w:r w:rsidRPr="003B6B4B">
        <w:rPr>
          <w:rFonts w:ascii="Calibri" w:cs="Calibri"/>
        </w:rPr>
        <w:tab/>
        <w:t xml:space="preserve">Svenson, K.L.; Gatti, D.M.; Valdar, W.; Welsh, C.E.; Cheng, R.; Chesler, E.J.; Palmer, A.A.; McMillan, L.; Churchill, G.A. High-Resolution Genetic Mapping Using the Mouse Diversity Outbred Population. </w:t>
      </w:r>
      <w:r w:rsidRPr="003B6B4B">
        <w:rPr>
          <w:rFonts w:ascii="Calibri" w:cs="Calibri"/>
          <w:i/>
          <w:iCs/>
        </w:rPr>
        <w:t>Genetics</w:t>
      </w:r>
      <w:r w:rsidRPr="003B6B4B">
        <w:rPr>
          <w:rFonts w:ascii="Calibri" w:cs="Calibri"/>
        </w:rPr>
        <w:t xml:space="preserve"> </w:t>
      </w:r>
      <w:r w:rsidRPr="003B6B4B">
        <w:rPr>
          <w:rFonts w:ascii="Calibri" w:cs="Calibri"/>
          <w:b/>
          <w:bCs/>
        </w:rPr>
        <w:t>2012</w:t>
      </w:r>
      <w:r w:rsidRPr="003B6B4B">
        <w:rPr>
          <w:rFonts w:ascii="Calibri" w:cs="Calibri"/>
        </w:rPr>
        <w:t xml:space="preserve">, </w:t>
      </w:r>
      <w:r w:rsidRPr="003B6B4B">
        <w:rPr>
          <w:rFonts w:ascii="Calibri" w:cs="Calibri"/>
          <w:i/>
          <w:iCs/>
        </w:rPr>
        <w:t>190</w:t>
      </w:r>
      <w:r w:rsidRPr="003B6B4B">
        <w:rPr>
          <w:rFonts w:ascii="Calibri" w:cs="Calibri"/>
        </w:rPr>
        <w:t>, 437–447, doi:10.1534/genetics.111.132597.</w:t>
      </w:r>
    </w:p>
    <w:p w14:paraId="50833B45" w14:textId="77777777" w:rsidR="003B6B4B" w:rsidRPr="003B6B4B" w:rsidRDefault="003B6B4B" w:rsidP="003B6B4B">
      <w:pPr>
        <w:pStyle w:val="Bibliography"/>
        <w:rPr>
          <w:rFonts w:ascii="Calibri" w:cs="Calibri"/>
        </w:rPr>
      </w:pPr>
      <w:r w:rsidRPr="003B6B4B">
        <w:rPr>
          <w:rFonts w:ascii="Calibri" w:cs="Calibri"/>
        </w:rPr>
        <w:t xml:space="preserve">10. </w:t>
      </w:r>
      <w:r w:rsidRPr="003B6B4B">
        <w:rPr>
          <w:rFonts w:ascii="Calibri" w:cs="Calibri"/>
        </w:rPr>
        <w:tab/>
        <w:t xml:space="preserve">Andreux, P.A.; Williams, E.G.; Koutnikova, H.; Houtkooper, R.H.H.; Champy, M.-F.F.; Henry, H.; Schoonjans, K.; Williams, R.W.; Auwerx, J. Systems Genetics of Metabolism: The Use of the BXD Murine Reference Panel for Multiscalar Integration of Traits. </w:t>
      </w:r>
      <w:r w:rsidRPr="003B6B4B">
        <w:rPr>
          <w:rFonts w:ascii="Calibri" w:cs="Calibri"/>
          <w:i/>
          <w:iCs/>
        </w:rPr>
        <w:t>Cell</w:t>
      </w:r>
      <w:r w:rsidRPr="003B6B4B">
        <w:rPr>
          <w:rFonts w:ascii="Calibri" w:cs="Calibri"/>
        </w:rPr>
        <w:t xml:space="preserve"> </w:t>
      </w:r>
      <w:r w:rsidRPr="003B6B4B">
        <w:rPr>
          <w:rFonts w:ascii="Calibri" w:cs="Calibri"/>
          <w:b/>
          <w:bCs/>
        </w:rPr>
        <w:t>2012</w:t>
      </w:r>
      <w:r w:rsidRPr="003B6B4B">
        <w:rPr>
          <w:rFonts w:ascii="Calibri" w:cs="Calibri"/>
        </w:rPr>
        <w:t xml:space="preserve">, </w:t>
      </w:r>
      <w:r w:rsidRPr="003B6B4B">
        <w:rPr>
          <w:rFonts w:ascii="Calibri" w:cs="Calibri"/>
          <w:i/>
          <w:iCs/>
        </w:rPr>
        <w:t>150</w:t>
      </w:r>
      <w:r w:rsidRPr="003B6B4B">
        <w:rPr>
          <w:rFonts w:ascii="Calibri" w:cs="Calibri"/>
        </w:rPr>
        <w:t xml:space="preserve">, 1287–1299, </w:t>
      </w:r>
      <w:proofErr w:type="gramStart"/>
      <w:r w:rsidRPr="003B6B4B">
        <w:rPr>
          <w:rFonts w:ascii="Calibri" w:cs="Calibri"/>
        </w:rPr>
        <w:t>doi:10.1016/j.cell</w:t>
      </w:r>
      <w:proofErr w:type="gramEnd"/>
      <w:r w:rsidRPr="003B6B4B">
        <w:rPr>
          <w:rFonts w:ascii="Calibri" w:cs="Calibri"/>
        </w:rPr>
        <w:t>.2012.08.012.</w:t>
      </w:r>
    </w:p>
    <w:p w14:paraId="5585A96C" w14:textId="77777777" w:rsidR="003B6B4B" w:rsidRPr="003B6B4B" w:rsidRDefault="003B6B4B" w:rsidP="003B6B4B">
      <w:pPr>
        <w:pStyle w:val="Bibliography"/>
        <w:rPr>
          <w:rFonts w:ascii="Calibri" w:cs="Calibri"/>
        </w:rPr>
      </w:pPr>
      <w:r w:rsidRPr="003B6B4B">
        <w:rPr>
          <w:rFonts w:ascii="Calibri" w:cs="Calibri"/>
        </w:rPr>
        <w:t xml:space="preserve">11. </w:t>
      </w:r>
      <w:r w:rsidRPr="003B6B4B">
        <w:rPr>
          <w:rFonts w:ascii="Calibri" w:cs="Calibri"/>
        </w:rPr>
        <w:tab/>
        <w:t xml:space="preserve">Mulligan, M.K.; Mozhui, K.; Prins, P.; Williams, R.W. GeneNetwork: A Toolbox for Systems Genetics. In </w:t>
      </w:r>
      <w:r w:rsidRPr="003B6B4B">
        <w:rPr>
          <w:rFonts w:ascii="Calibri" w:cs="Calibri"/>
          <w:i/>
          <w:iCs/>
        </w:rPr>
        <w:t>Methods in Molecular Biology</w:t>
      </w:r>
      <w:r w:rsidRPr="003B6B4B">
        <w:rPr>
          <w:rFonts w:ascii="Calibri" w:cs="Calibri"/>
        </w:rPr>
        <w:t>; 2017; Vol. 331, pp. 75–120 ISBN 978-1-4939-6427-7.</w:t>
      </w:r>
    </w:p>
    <w:p w14:paraId="03C16888" w14:textId="77777777" w:rsidR="003B6B4B" w:rsidRPr="003B6B4B" w:rsidRDefault="003B6B4B" w:rsidP="003B6B4B">
      <w:pPr>
        <w:pStyle w:val="Bibliography"/>
        <w:rPr>
          <w:rFonts w:ascii="Calibri" w:cs="Calibri"/>
        </w:rPr>
      </w:pPr>
      <w:r w:rsidRPr="003B6B4B">
        <w:rPr>
          <w:rFonts w:ascii="Calibri" w:cs="Calibri"/>
        </w:rPr>
        <w:t xml:space="preserve">12. </w:t>
      </w:r>
      <w:r w:rsidRPr="003B6B4B">
        <w:rPr>
          <w:rFonts w:ascii="Calibri" w:cs="Calibri"/>
        </w:rPr>
        <w:tab/>
        <w:t xml:space="preserve">Sloan, Z.; Arends, D.; Broman, K.W.; Centeno, A.; Furlotte, N.; Nijveen, H.; Yan, L.; Zhou, X.; Williams, R.W.; Prins, P. GeneNetwork: Framework for Web-Based Genetics. </w:t>
      </w:r>
      <w:r w:rsidRPr="003B6B4B">
        <w:rPr>
          <w:rFonts w:ascii="Calibri" w:cs="Calibri"/>
          <w:i/>
          <w:iCs/>
        </w:rPr>
        <w:t>Journal of Open Source Software</w:t>
      </w:r>
      <w:r w:rsidRPr="003B6B4B">
        <w:rPr>
          <w:rFonts w:ascii="Calibri" w:cs="Calibri"/>
        </w:rPr>
        <w:t xml:space="preserve"> </w:t>
      </w:r>
      <w:r w:rsidRPr="003B6B4B">
        <w:rPr>
          <w:rFonts w:ascii="Calibri" w:cs="Calibri"/>
          <w:b/>
          <w:bCs/>
        </w:rPr>
        <w:t>2016</w:t>
      </w:r>
      <w:r w:rsidRPr="003B6B4B">
        <w:rPr>
          <w:rFonts w:ascii="Calibri" w:cs="Calibri"/>
        </w:rPr>
        <w:t xml:space="preserve">, </w:t>
      </w:r>
      <w:r w:rsidRPr="003B6B4B">
        <w:rPr>
          <w:rFonts w:ascii="Calibri" w:cs="Calibri"/>
          <w:i/>
          <w:iCs/>
        </w:rPr>
        <w:t>1</w:t>
      </w:r>
      <w:r w:rsidRPr="003B6B4B">
        <w:rPr>
          <w:rFonts w:ascii="Calibri" w:cs="Calibri"/>
        </w:rPr>
        <w:t>, 25, doi:10.21105/joss.00025.</w:t>
      </w:r>
    </w:p>
    <w:p w14:paraId="2DD3EA25" w14:textId="77777777" w:rsidR="003B6B4B" w:rsidRPr="003B6B4B" w:rsidRDefault="003B6B4B" w:rsidP="003B6B4B">
      <w:pPr>
        <w:pStyle w:val="Bibliography"/>
        <w:rPr>
          <w:rFonts w:ascii="Calibri" w:cs="Calibri"/>
        </w:rPr>
      </w:pPr>
      <w:r w:rsidRPr="003B6B4B">
        <w:rPr>
          <w:rFonts w:ascii="Calibri" w:cs="Calibri"/>
        </w:rPr>
        <w:t xml:space="preserve">13. </w:t>
      </w:r>
      <w:r w:rsidRPr="003B6B4B">
        <w:rPr>
          <w:rFonts w:ascii="Calibri" w:cs="Calibri"/>
        </w:rPr>
        <w:tab/>
        <w:t>R Core Team R: A Language and Environment for Statistical Computing 2019.</w:t>
      </w:r>
    </w:p>
    <w:p w14:paraId="35CA64E2" w14:textId="77777777" w:rsidR="003B6B4B" w:rsidRPr="003B6B4B" w:rsidRDefault="003B6B4B" w:rsidP="003B6B4B">
      <w:pPr>
        <w:pStyle w:val="Bibliography"/>
        <w:rPr>
          <w:rFonts w:ascii="Calibri" w:cs="Calibri"/>
        </w:rPr>
      </w:pPr>
      <w:r w:rsidRPr="003B6B4B">
        <w:rPr>
          <w:rFonts w:ascii="Calibri" w:cs="Calibri"/>
        </w:rPr>
        <w:t xml:space="preserve">14. </w:t>
      </w:r>
      <w:r w:rsidRPr="003B6B4B">
        <w:rPr>
          <w:rFonts w:ascii="Calibri" w:cs="Calibri"/>
        </w:rPr>
        <w:tab/>
        <w:t>Therneau, Terry; Atkinson, Beth Rpart: Recursive Partitioning and Regression Trees.</w:t>
      </w:r>
    </w:p>
    <w:p w14:paraId="308D0AF8" w14:textId="77777777" w:rsidR="003B6B4B" w:rsidRPr="003B6B4B" w:rsidRDefault="003B6B4B" w:rsidP="003B6B4B">
      <w:pPr>
        <w:pStyle w:val="Bibliography"/>
        <w:rPr>
          <w:rFonts w:ascii="Calibri" w:cs="Calibri"/>
        </w:rPr>
      </w:pPr>
      <w:r w:rsidRPr="003B6B4B">
        <w:rPr>
          <w:rFonts w:ascii="Calibri" w:cs="Calibri"/>
        </w:rPr>
        <w:t xml:space="preserve">15. </w:t>
      </w:r>
      <w:r w:rsidRPr="003B6B4B">
        <w:rPr>
          <w:rFonts w:ascii="Calibri" w:cs="Calibri"/>
        </w:rPr>
        <w:tab/>
        <w:t xml:space="preserve">Tingley, D.; Yamamoto, T.; Hirose, K.; Keele, L.; Imai, K. Mediation: R Package for Causal Mediation Analysis. </w:t>
      </w:r>
      <w:r w:rsidRPr="003B6B4B">
        <w:rPr>
          <w:rFonts w:ascii="Calibri" w:cs="Calibri"/>
          <w:i/>
          <w:iCs/>
        </w:rPr>
        <w:t>Journal of Statistical Software</w:t>
      </w:r>
      <w:r w:rsidRPr="003B6B4B">
        <w:rPr>
          <w:rFonts w:ascii="Calibri" w:cs="Calibri"/>
        </w:rPr>
        <w:t xml:space="preserve"> </w:t>
      </w:r>
      <w:r w:rsidRPr="003B6B4B">
        <w:rPr>
          <w:rFonts w:ascii="Calibri" w:cs="Calibri"/>
          <w:b/>
          <w:bCs/>
        </w:rPr>
        <w:t>2014</w:t>
      </w:r>
      <w:r w:rsidRPr="003B6B4B">
        <w:rPr>
          <w:rFonts w:ascii="Calibri" w:cs="Calibri"/>
        </w:rPr>
        <w:t xml:space="preserve">, </w:t>
      </w:r>
      <w:r w:rsidRPr="003B6B4B">
        <w:rPr>
          <w:rFonts w:ascii="Calibri" w:cs="Calibri"/>
          <w:i/>
          <w:iCs/>
        </w:rPr>
        <w:t>59</w:t>
      </w:r>
      <w:r w:rsidRPr="003B6B4B">
        <w:rPr>
          <w:rFonts w:ascii="Calibri" w:cs="Calibri"/>
        </w:rPr>
        <w:t>, 1–38, doi:10.18637/</w:t>
      </w:r>
      <w:proofErr w:type="gramStart"/>
      <w:r w:rsidRPr="003B6B4B">
        <w:rPr>
          <w:rFonts w:ascii="Calibri" w:cs="Calibri"/>
        </w:rPr>
        <w:t>jss.v059.i</w:t>
      </w:r>
      <w:proofErr w:type="gramEnd"/>
      <w:r w:rsidRPr="003B6B4B">
        <w:rPr>
          <w:rFonts w:ascii="Calibri" w:cs="Calibri"/>
        </w:rPr>
        <w:t>05.</w:t>
      </w:r>
    </w:p>
    <w:p w14:paraId="2DEA8FE8" w14:textId="77777777" w:rsidR="003B6B4B" w:rsidRPr="003B6B4B" w:rsidRDefault="003B6B4B" w:rsidP="003B6B4B">
      <w:pPr>
        <w:pStyle w:val="Bibliography"/>
        <w:rPr>
          <w:rFonts w:ascii="Calibri" w:cs="Calibri"/>
        </w:rPr>
      </w:pPr>
      <w:r w:rsidRPr="003B6B4B">
        <w:rPr>
          <w:rFonts w:ascii="Calibri" w:cs="Calibri"/>
        </w:rPr>
        <w:t xml:space="preserve">16. </w:t>
      </w:r>
      <w:r w:rsidRPr="003B6B4B">
        <w:rPr>
          <w:rFonts w:ascii="Calibri" w:cs="Calibri"/>
        </w:rPr>
        <w:tab/>
        <w:t xml:space="preserve">Lind, L.; Jakobsson, S.; Lithell, H.; Wengle, B.; Ljunghall, S. Relation of Serum Calcium Concentration to Metabolic Risk Factors for Cardiovascular Disease. </w:t>
      </w:r>
      <w:r w:rsidRPr="003B6B4B">
        <w:rPr>
          <w:rFonts w:ascii="Calibri" w:cs="Calibri"/>
          <w:i/>
          <w:iCs/>
        </w:rPr>
        <w:t>BMJ</w:t>
      </w:r>
      <w:r w:rsidRPr="003B6B4B">
        <w:rPr>
          <w:rFonts w:ascii="Calibri" w:cs="Calibri"/>
        </w:rPr>
        <w:t xml:space="preserve"> </w:t>
      </w:r>
      <w:r w:rsidRPr="003B6B4B">
        <w:rPr>
          <w:rFonts w:ascii="Calibri" w:cs="Calibri"/>
          <w:b/>
          <w:bCs/>
        </w:rPr>
        <w:t>1988</w:t>
      </w:r>
      <w:r w:rsidRPr="003B6B4B">
        <w:rPr>
          <w:rFonts w:ascii="Calibri" w:cs="Calibri"/>
        </w:rPr>
        <w:t xml:space="preserve">, </w:t>
      </w:r>
      <w:r w:rsidRPr="003B6B4B">
        <w:rPr>
          <w:rFonts w:ascii="Calibri" w:cs="Calibri"/>
          <w:i/>
          <w:iCs/>
        </w:rPr>
        <w:t>297</w:t>
      </w:r>
      <w:r w:rsidRPr="003B6B4B">
        <w:rPr>
          <w:rFonts w:ascii="Calibri" w:cs="Calibri"/>
        </w:rPr>
        <w:t>, 960–963.</w:t>
      </w:r>
    </w:p>
    <w:p w14:paraId="1A9F7985" w14:textId="77777777" w:rsidR="003B6B4B" w:rsidRPr="003B6B4B" w:rsidRDefault="003B6B4B" w:rsidP="003B6B4B">
      <w:pPr>
        <w:pStyle w:val="Bibliography"/>
        <w:rPr>
          <w:rFonts w:ascii="Calibri" w:cs="Calibri"/>
        </w:rPr>
      </w:pPr>
      <w:r w:rsidRPr="003B6B4B">
        <w:rPr>
          <w:rFonts w:ascii="Calibri" w:cs="Calibri"/>
        </w:rPr>
        <w:t xml:space="preserve">17. </w:t>
      </w:r>
      <w:r w:rsidRPr="003B6B4B">
        <w:rPr>
          <w:rFonts w:ascii="Calibri" w:cs="Calibri"/>
        </w:rPr>
        <w:tab/>
        <w:t xml:space="preserve">Meng, X.; Han, T.; Jiang, W.; Dong, F.; Sun, H.; Wei, W.; Yan, Y. Temporal Relationship Between Changes in Serum Calcium and Hypercholesteremia and Its Impact on Future Brachial-Ankle Pulse Wave Velocity Levels. </w:t>
      </w:r>
      <w:r w:rsidRPr="003B6B4B">
        <w:rPr>
          <w:rFonts w:ascii="Calibri" w:cs="Calibri"/>
          <w:i/>
          <w:iCs/>
        </w:rPr>
        <w:t>Frontiers in Nutrition</w:t>
      </w:r>
      <w:r w:rsidRPr="003B6B4B">
        <w:rPr>
          <w:rFonts w:ascii="Calibri" w:cs="Calibri"/>
        </w:rPr>
        <w:t xml:space="preserve"> </w:t>
      </w:r>
      <w:r w:rsidRPr="003B6B4B">
        <w:rPr>
          <w:rFonts w:ascii="Calibri" w:cs="Calibri"/>
          <w:b/>
          <w:bCs/>
        </w:rPr>
        <w:t>2021</w:t>
      </w:r>
      <w:r w:rsidRPr="003B6B4B">
        <w:rPr>
          <w:rFonts w:ascii="Calibri" w:cs="Calibri"/>
        </w:rPr>
        <w:t xml:space="preserve">, </w:t>
      </w:r>
      <w:r w:rsidRPr="003B6B4B">
        <w:rPr>
          <w:rFonts w:ascii="Calibri" w:cs="Calibri"/>
          <w:i/>
          <w:iCs/>
        </w:rPr>
        <w:t>8</w:t>
      </w:r>
      <w:r w:rsidRPr="003B6B4B">
        <w:rPr>
          <w:rFonts w:ascii="Calibri" w:cs="Calibri"/>
        </w:rPr>
        <w:t>.</w:t>
      </w:r>
    </w:p>
    <w:p w14:paraId="7305ACAB" w14:textId="77777777" w:rsidR="003B6B4B" w:rsidRPr="003B6B4B" w:rsidRDefault="003B6B4B" w:rsidP="003B6B4B">
      <w:pPr>
        <w:pStyle w:val="Bibliography"/>
        <w:rPr>
          <w:rFonts w:ascii="Calibri" w:cs="Calibri"/>
        </w:rPr>
      </w:pPr>
      <w:r w:rsidRPr="003B6B4B">
        <w:rPr>
          <w:rFonts w:ascii="Calibri" w:cs="Calibri"/>
        </w:rPr>
        <w:t xml:space="preserve">18. </w:t>
      </w:r>
      <w:r w:rsidRPr="003B6B4B">
        <w:rPr>
          <w:rFonts w:ascii="Calibri" w:cs="Calibri"/>
        </w:rPr>
        <w:tab/>
        <w:t xml:space="preserve">Jorde, R.; Sundsfjord, J.; Fitzgerald, P.; Bønaa, K.H. Serum Calcium and Cardiovascular Risk Factors and Diseases. </w:t>
      </w:r>
      <w:r w:rsidRPr="003B6B4B">
        <w:rPr>
          <w:rFonts w:ascii="Calibri" w:cs="Calibri"/>
          <w:i/>
          <w:iCs/>
        </w:rPr>
        <w:t>Hypertension</w:t>
      </w:r>
      <w:r w:rsidRPr="003B6B4B">
        <w:rPr>
          <w:rFonts w:ascii="Calibri" w:cs="Calibri"/>
        </w:rPr>
        <w:t xml:space="preserve"> </w:t>
      </w:r>
      <w:r w:rsidRPr="003B6B4B">
        <w:rPr>
          <w:rFonts w:ascii="Calibri" w:cs="Calibri"/>
          <w:b/>
          <w:bCs/>
        </w:rPr>
        <w:t>1999</w:t>
      </w:r>
      <w:r w:rsidRPr="003B6B4B">
        <w:rPr>
          <w:rFonts w:ascii="Calibri" w:cs="Calibri"/>
        </w:rPr>
        <w:t xml:space="preserve">, </w:t>
      </w:r>
      <w:r w:rsidRPr="003B6B4B">
        <w:rPr>
          <w:rFonts w:ascii="Calibri" w:cs="Calibri"/>
          <w:i/>
          <w:iCs/>
        </w:rPr>
        <w:t>34</w:t>
      </w:r>
      <w:r w:rsidRPr="003B6B4B">
        <w:rPr>
          <w:rFonts w:ascii="Calibri" w:cs="Calibri"/>
        </w:rPr>
        <w:t xml:space="preserve">, 484–490, </w:t>
      </w:r>
      <w:proofErr w:type="gramStart"/>
      <w:r w:rsidRPr="003B6B4B">
        <w:rPr>
          <w:rFonts w:ascii="Calibri" w:cs="Calibri"/>
        </w:rPr>
        <w:t>doi:10.1161/01.HYP</w:t>
      </w:r>
      <w:proofErr w:type="gramEnd"/>
      <w:r w:rsidRPr="003B6B4B">
        <w:rPr>
          <w:rFonts w:ascii="Calibri" w:cs="Calibri"/>
        </w:rPr>
        <w:t>.34.3.484.</w:t>
      </w:r>
    </w:p>
    <w:p w14:paraId="3BBE15A8" w14:textId="77777777" w:rsidR="003B6B4B" w:rsidRPr="003B6B4B" w:rsidRDefault="003B6B4B" w:rsidP="003B6B4B">
      <w:pPr>
        <w:pStyle w:val="Bibliography"/>
        <w:rPr>
          <w:rFonts w:ascii="Calibri" w:cs="Calibri"/>
        </w:rPr>
      </w:pPr>
      <w:r w:rsidRPr="003B6B4B">
        <w:rPr>
          <w:rFonts w:ascii="Calibri" w:cs="Calibri"/>
        </w:rPr>
        <w:t xml:space="preserve">19. </w:t>
      </w:r>
      <w:r w:rsidRPr="003B6B4B">
        <w:rPr>
          <w:rFonts w:ascii="Calibri" w:cs="Calibri"/>
        </w:rPr>
        <w:tab/>
        <w:t xml:space="preserve">Kennedy, A.; Vasdev, S.; Randell, E.; Xie, Y.-G.; Green, K.; Zhang, H.; Sun, G. Clinical Medicine: Endocrinology and Diabetes: Abnormality of Serum Lipids Are Independently Associated with Increased Serum Calcium Level in the Adult Newfoundland Population. </w:t>
      </w:r>
      <w:r w:rsidRPr="003B6B4B">
        <w:rPr>
          <w:rFonts w:ascii="Calibri" w:cs="Calibri"/>
          <w:i/>
          <w:iCs/>
        </w:rPr>
        <w:t>Clinical medicine. Endocrinology and diabetes</w:t>
      </w:r>
      <w:r w:rsidRPr="003B6B4B">
        <w:rPr>
          <w:rFonts w:ascii="Calibri" w:cs="Calibri"/>
        </w:rPr>
        <w:t xml:space="preserve"> </w:t>
      </w:r>
      <w:r w:rsidRPr="003B6B4B">
        <w:rPr>
          <w:rFonts w:ascii="Calibri" w:cs="Calibri"/>
          <w:b/>
          <w:bCs/>
        </w:rPr>
        <w:t>2009</w:t>
      </w:r>
      <w:r w:rsidRPr="003B6B4B">
        <w:rPr>
          <w:rFonts w:ascii="Calibri" w:cs="Calibri"/>
        </w:rPr>
        <w:t xml:space="preserve">, </w:t>
      </w:r>
      <w:r w:rsidRPr="003B6B4B">
        <w:rPr>
          <w:rFonts w:ascii="Calibri" w:cs="Calibri"/>
          <w:i/>
          <w:iCs/>
        </w:rPr>
        <w:t>2</w:t>
      </w:r>
      <w:r w:rsidRPr="003B6B4B">
        <w:rPr>
          <w:rFonts w:ascii="Calibri" w:cs="Calibri"/>
        </w:rPr>
        <w:t>, CMED.S2974, doi:10.4137/CMED.S2974.</w:t>
      </w:r>
    </w:p>
    <w:p w14:paraId="0651997D" w14:textId="77777777" w:rsidR="003B6B4B" w:rsidRPr="003B6B4B" w:rsidRDefault="003B6B4B" w:rsidP="003B6B4B">
      <w:pPr>
        <w:pStyle w:val="Bibliography"/>
        <w:rPr>
          <w:rFonts w:ascii="Calibri" w:cs="Calibri"/>
        </w:rPr>
      </w:pPr>
      <w:r w:rsidRPr="003B6B4B">
        <w:rPr>
          <w:rFonts w:ascii="Calibri" w:cs="Calibri"/>
        </w:rPr>
        <w:t xml:space="preserve">20. </w:t>
      </w:r>
      <w:r w:rsidRPr="003B6B4B">
        <w:rPr>
          <w:rFonts w:ascii="Calibri" w:cs="Calibri"/>
        </w:rPr>
        <w:tab/>
        <w:t xml:space="preserve">Saltevo, J.; Niskanen, L.; Kautiainen, H.; Teittinen, J.; Oksa, H.; Korpi-Hyövälti, E.; Sundvall, J.; Männistö, S.; Peltonen, M.; Mäntyselkä, P.; et al. Serum Calcium Level Is Associated with Metabolic Syndrome in the General Population: FIN-D2D Study. </w:t>
      </w:r>
      <w:r w:rsidRPr="003B6B4B">
        <w:rPr>
          <w:rFonts w:ascii="Calibri" w:cs="Calibri"/>
          <w:i/>
          <w:iCs/>
        </w:rPr>
        <w:t>European Journal of Endocrinology</w:t>
      </w:r>
      <w:r w:rsidRPr="003B6B4B">
        <w:rPr>
          <w:rFonts w:ascii="Calibri" w:cs="Calibri"/>
        </w:rPr>
        <w:t xml:space="preserve"> </w:t>
      </w:r>
      <w:r w:rsidRPr="003B6B4B">
        <w:rPr>
          <w:rFonts w:ascii="Calibri" w:cs="Calibri"/>
          <w:b/>
          <w:bCs/>
        </w:rPr>
        <w:t>2011</w:t>
      </w:r>
      <w:r w:rsidRPr="003B6B4B">
        <w:rPr>
          <w:rFonts w:ascii="Calibri" w:cs="Calibri"/>
        </w:rPr>
        <w:t xml:space="preserve">, </w:t>
      </w:r>
      <w:r w:rsidRPr="003B6B4B">
        <w:rPr>
          <w:rFonts w:ascii="Calibri" w:cs="Calibri"/>
          <w:i/>
          <w:iCs/>
        </w:rPr>
        <w:t>165</w:t>
      </w:r>
      <w:r w:rsidRPr="003B6B4B">
        <w:rPr>
          <w:rFonts w:ascii="Calibri" w:cs="Calibri"/>
        </w:rPr>
        <w:t>, 429–434, doi:10.1530/EJE-11-0066.</w:t>
      </w:r>
    </w:p>
    <w:p w14:paraId="037A0085" w14:textId="77777777" w:rsidR="003B6B4B" w:rsidRPr="003B6B4B" w:rsidRDefault="003B6B4B" w:rsidP="003B6B4B">
      <w:pPr>
        <w:pStyle w:val="Bibliography"/>
        <w:rPr>
          <w:rFonts w:ascii="Calibri" w:cs="Calibri"/>
        </w:rPr>
      </w:pPr>
      <w:r w:rsidRPr="003B6B4B">
        <w:rPr>
          <w:rFonts w:ascii="Calibri" w:cs="Calibri"/>
        </w:rPr>
        <w:t xml:space="preserve">21. </w:t>
      </w:r>
      <w:r w:rsidRPr="003B6B4B">
        <w:rPr>
          <w:rFonts w:ascii="Calibri" w:cs="Calibri"/>
        </w:rPr>
        <w:tab/>
        <w:t xml:space="preserve">Gallo, L.; Faniello, M.C.; Canino, G.; Tripolino, C.; Gnasso, A.; Cuda, G.; Costanzo, F.S.; Irace, C. Serum Calcium Increase Correlates </w:t>
      </w:r>
      <w:proofErr w:type="gramStart"/>
      <w:r w:rsidRPr="003B6B4B">
        <w:rPr>
          <w:rFonts w:ascii="Calibri" w:cs="Calibri"/>
        </w:rPr>
        <w:t>With</w:t>
      </w:r>
      <w:proofErr w:type="gramEnd"/>
      <w:r w:rsidRPr="003B6B4B">
        <w:rPr>
          <w:rFonts w:ascii="Calibri" w:cs="Calibri"/>
        </w:rPr>
        <w:t xml:space="preserve"> Worsening of Lipid Profile. </w:t>
      </w:r>
      <w:r w:rsidRPr="003B6B4B">
        <w:rPr>
          <w:rFonts w:ascii="Calibri" w:cs="Calibri"/>
          <w:i/>
          <w:iCs/>
        </w:rPr>
        <w:t>Medicine (Baltimore)</w:t>
      </w:r>
      <w:r w:rsidRPr="003B6B4B">
        <w:rPr>
          <w:rFonts w:ascii="Calibri" w:cs="Calibri"/>
        </w:rPr>
        <w:t xml:space="preserve"> </w:t>
      </w:r>
      <w:r w:rsidRPr="003B6B4B">
        <w:rPr>
          <w:rFonts w:ascii="Calibri" w:cs="Calibri"/>
          <w:b/>
          <w:bCs/>
        </w:rPr>
        <w:t>2016</w:t>
      </w:r>
      <w:r w:rsidRPr="003B6B4B">
        <w:rPr>
          <w:rFonts w:ascii="Calibri" w:cs="Calibri"/>
        </w:rPr>
        <w:t xml:space="preserve">, </w:t>
      </w:r>
      <w:r w:rsidRPr="003B6B4B">
        <w:rPr>
          <w:rFonts w:ascii="Calibri" w:cs="Calibri"/>
          <w:i/>
          <w:iCs/>
        </w:rPr>
        <w:t>95</w:t>
      </w:r>
      <w:r w:rsidRPr="003B6B4B">
        <w:rPr>
          <w:rFonts w:ascii="Calibri" w:cs="Calibri"/>
        </w:rPr>
        <w:t>, e2774, doi:10.1097/MD.0000000000002774.</w:t>
      </w:r>
    </w:p>
    <w:p w14:paraId="7A7292F4" w14:textId="77777777" w:rsidR="003B6B4B" w:rsidRPr="003B6B4B" w:rsidRDefault="003B6B4B" w:rsidP="003B6B4B">
      <w:pPr>
        <w:pStyle w:val="Bibliography"/>
        <w:rPr>
          <w:rFonts w:ascii="Calibri" w:cs="Calibri"/>
        </w:rPr>
      </w:pPr>
      <w:r w:rsidRPr="003B6B4B">
        <w:rPr>
          <w:rFonts w:ascii="Calibri" w:cs="Calibri"/>
        </w:rPr>
        <w:t xml:space="preserve">22. </w:t>
      </w:r>
      <w:r w:rsidRPr="003B6B4B">
        <w:rPr>
          <w:rFonts w:ascii="Calibri" w:cs="Calibri"/>
        </w:rPr>
        <w:tab/>
        <w:t xml:space="preserve">De Bacquer, D.; De Henauw, S.; De Backer, G.; Kornitzer, M. Epidemiological Evidence for an Association between Serum Calcium and Serum Lipids. </w:t>
      </w:r>
      <w:r w:rsidRPr="003B6B4B">
        <w:rPr>
          <w:rFonts w:ascii="Calibri" w:cs="Calibri"/>
          <w:i/>
          <w:iCs/>
        </w:rPr>
        <w:t>Atherosclerosis</w:t>
      </w:r>
      <w:r w:rsidRPr="003B6B4B">
        <w:rPr>
          <w:rFonts w:ascii="Calibri" w:cs="Calibri"/>
        </w:rPr>
        <w:t xml:space="preserve"> </w:t>
      </w:r>
      <w:r w:rsidRPr="003B6B4B">
        <w:rPr>
          <w:rFonts w:ascii="Calibri" w:cs="Calibri"/>
          <w:b/>
          <w:bCs/>
        </w:rPr>
        <w:t>1994</w:t>
      </w:r>
      <w:r w:rsidRPr="003B6B4B">
        <w:rPr>
          <w:rFonts w:ascii="Calibri" w:cs="Calibri"/>
        </w:rPr>
        <w:t xml:space="preserve">, </w:t>
      </w:r>
      <w:r w:rsidRPr="003B6B4B">
        <w:rPr>
          <w:rFonts w:ascii="Calibri" w:cs="Calibri"/>
          <w:i/>
          <w:iCs/>
        </w:rPr>
        <w:t>108</w:t>
      </w:r>
      <w:r w:rsidRPr="003B6B4B">
        <w:rPr>
          <w:rFonts w:ascii="Calibri" w:cs="Calibri"/>
        </w:rPr>
        <w:t>, 193–200, doi:10.1016/0021-9150(94)90114-7.</w:t>
      </w:r>
    </w:p>
    <w:p w14:paraId="187C9407" w14:textId="77777777" w:rsidR="003B6B4B" w:rsidRPr="003B6B4B" w:rsidRDefault="003B6B4B" w:rsidP="003B6B4B">
      <w:pPr>
        <w:pStyle w:val="Bibliography"/>
        <w:rPr>
          <w:rFonts w:ascii="Calibri" w:cs="Calibri"/>
        </w:rPr>
      </w:pPr>
      <w:r w:rsidRPr="003B6B4B">
        <w:rPr>
          <w:rFonts w:ascii="Calibri" w:cs="Calibri"/>
        </w:rPr>
        <w:t xml:space="preserve">23. </w:t>
      </w:r>
      <w:r w:rsidRPr="003B6B4B">
        <w:rPr>
          <w:rFonts w:ascii="Calibri" w:cs="Calibri"/>
        </w:rPr>
        <w:tab/>
        <w:t xml:space="preserve">Wilson, P.W.; Garrison, R.J.; Abbott, R.D.; Castelli, W.P. Factors Associated with Lipoprotein Cholesterol Levels. The Framingham Study. </w:t>
      </w:r>
      <w:r w:rsidRPr="003B6B4B">
        <w:rPr>
          <w:rFonts w:ascii="Calibri" w:cs="Calibri"/>
          <w:i/>
          <w:iCs/>
        </w:rPr>
        <w:t>Arteriosclerosis: An Official Journal of the American Heart Association, Inc.</w:t>
      </w:r>
      <w:r w:rsidRPr="003B6B4B">
        <w:rPr>
          <w:rFonts w:ascii="Calibri" w:cs="Calibri"/>
        </w:rPr>
        <w:t xml:space="preserve"> </w:t>
      </w:r>
      <w:r w:rsidRPr="003B6B4B">
        <w:rPr>
          <w:rFonts w:ascii="Calibri" w:cs="Calibri"/>
          <w:b/>
          <w:bCs/>
        </w:rPr>
        <w:t>1983</w:t>
      </w:r>
      <w:r w:rsidRPr="003B6B4B">
        <w:rPr>
          <w:rFonts w:ascii="Calibri" w:cs="Calibri"/>
        </w:rPr>
        <w:t xml:space="preserve">, </w:t>
      </w:r>
      <w:r w:rsidRPr="003B6B4B">
        <w:rPr>
          <w:rFonts w:ascii="Calibri" w:cs="Calibri"/>
          <w:i/>
          <w:iCs/>
        </w:rPr>
        <w:t>3</w:t>
      </w:r>
      <w:r w:rsidRPr="003B6B4B">
        <w:rPr>
          <w:rFonts w:ascii="Calibri" w:cs="Calibri"/>
        </w:rPr>
        <w:t xml:space="preserve">, 273–281, </w:t>
      </w:r>
      <w:proofErr w:type="gramStart"/>
      <w:r w:rsidRPr="003B6B4B">
        <w:rPr>
          <w:rFonts w:ascii="Calibri" w:cs="Calibri"/>
        </w:rPr>
        <w:t>doi:10.1161/01.ATV</w:t>
      </w:r>
      <w:proofErr w:type="gramEnd"/>
      <w:r w:rsidRPr="003B6B4B">
        <w:rPr>
          <w:rFonts w:ascii="Calibri" w:cs="Calibri"/>
        </w:rPr>
        <w:t>.3.3.273.</w:t>
      </w:r>
    </w:p>
    <w:p w14:paraId="7E478DE8" w14:textId="77777777" w:rsidR="003B6B4B" w:rsidRPr="003B6B4B" w:rsidRDefault="003B6B4B" w:rsidP="003B6B4B">
      <w:pPr>
        <w:pStyle w:val="Bibliography"/>
        <w:rPr>
          <w:rFonts w:ascii="Calibri" w:cs="Calibri"/>
        </w:rPr>
      </w:pPr>
      <w:r w:rsidRPr="003B6B4B">
        <w:rPr>
          <w:rFonts w:ascii="Calibri" w:cs="Calibri"/>
        </w:rPr>
        <w:lastRenderedPageBreak/>
        <w:t xml:space="preserve">24. </w:t>
      </w:r>
      <w:r w:rsidRPr="003B6B4B">
        <w:rPr>
          <w:rFonts w:ascii="Calibri" w:cs="Calibri"/>
        </w:rPr>
        <w:tab/>
        <w:t xml:space="preserve">Chou, C.-W.; Fang, W.-H.; Chen, Y.-Y.; Wang, C.-C.; Kao, T.-W.; Wu, C.-J.; Chen, W.-L. Association between Serum Calcium and Risk of Cardiometabolic Disease among Community-Dwelling Adults in Taiwan. </w:t>
      </w:r>
      <w:r w:rsidRPr="003B6B4B">
        <w:rPr>
          <w:rFonts w:ascii="Calibri" w:cs="Calibri"/>
          <w:i/>
          <w:iCs/>
        </w:rPr>
        <w:t>Sci Rep</w:t>
      </w:r>
      <w:r w:rsidRPr="003B6B4B">
        <w:rPr>
          <w:rFonts w:ascii="Calibri" w:cs="Calibri"/>
        </w:rPr>
        <w:t xml:space="preserve"> </w:t>
      </w:r>
      <w:r w:rsidRPr="003B6B4B">
        <w:rPr>
          <w:rFonts w:ascii="Calibri" w:cs="Calibri"/>
          <w:b/>
          <w:bCs/>
        </w:rPr>
        <w:t>2020</w:t>
      </w:r>
      <w:r w:rsidRPr="003B6B4B">
        <w:rPr>
          <w:rFonts w:ascii="Calibri" w:cs="Calibri"/>
        </w:rPr>
        <w:t xml:space="preserve">, </w:t>
      </w:r>
      <w:r w:rsidRPr="003B6B4B">
        <w:rPr>
          <w:rFonts w:ascii="Calibri" w:cs="Calibri"/>
          <w:i/>
          <w:iCs/>
        </w:rPr>
        <w:t>10</w:t>
      </w:r>
      <w:r w:rsidRPr="003B6B4B">
        <w:rPr>
          <w:rFonts w:ascii="Calibri" w:cs="Calibri"/>
        </w:rPr>
        <w:t>, 3192, doi:10.1038/s41598-020-60209-w.</w:t>
      </w:r>
    </w:p>
    <w:p w14:paraId="1A1BF46B" w14:textId="77777777" w:rsidR="003B6B4B" w:rsidRPr="003B6B4B" w:rsidRDefault="003B6B4B" w:rsidP="003B6B4B">
      <w:pPr>
        <w:pStyle w:val="Bibliography"/>
        <w:rPr>
          <w:rFonts w:ascii="Calibri" w:cs="Calibri"/>
        </w:rPr>
      </w:pPr>
      <w:r w:rsidRPr="003B6B4B">
        <w:rPr>
          <w:rFonts w:ascii="Calibri" w:cs="Calibri"/>
        </w:rPr>
        <w:t xml:space="preserve">25. </w:t>
      </w:r>
      <w:r w:rsidRPr="003B6B4B">
        <w:rPr>
          <w:rFonts w:ascii="Calibri" w:cs="Calibri"/>
        </w:rPr>
        <w:tab/>
        <w:t xml:space="preserve">Sabanayagam, C.; Shankar, A. Serum Calcium Levels and Hypertension Among US Adults. </w:t>
      </w:r>
      <w:r w:rsidRPr="003B6B4B">
        <w:rPr>
          <w:rFonts w:ascii="Calibri" w:cs="Calibri"/>
          <w:i/>
          <w:iCs/>
        </w:rPr>
        <w:t>The Journal of Clinical Hypertension</w:t>
      </w:r>
      <w:r w:rsidRPr="003B6B4B">
        <w:rPr>
          <w:rFonts w:ascii="Calibri" w:cs="Calibri"/>
        </w:rPr>
        <w:t xml:space="preserve"> </w:t>
      </w:r>
      <w:r w:rsidRPr="003B6B4B">
        <w:rPr>
          <w:rFonts w:ascii="Calibri" w:cs="Calibri"/>
          <w:b/>
          <w:bCs/>
        </w:rPr>
        <w:t>2011</w:t>
      </w:r>
      <w:r w:rsidRPr="003B6B4B">
        <w:rPr>
          <w:rFonts w:ascii="Calibri" w:cs="Calibri"/>
        </w:rPr>
        <w:t xml:space="preserve">, </w:t>
      </w:r>
      <w:r w:rsidRPr="003B6B4B">
        <w:rPr>
          <w:rFonts w:ascii="Calibri" w:cs="Calibri"/>
          <w:i/>
          <w:iCs/>
        </w:rPr>
        <w:t>13</w:t>
      </w:r>
      <w:r w:rsidRPr="003B6B4B">
        <w:rPr>
          <w:rFonts w:ascii="Calibri" w:cs="Calibri"/>
        </w:rPr>
        <w:t>, 716–721, doi:10.1111/j.1751-7176.2011.</w:t>
      </w:r>
      <w:proofErr w:type="gramStart"/>
      <w:r w:rsidRPr="003B6B4B">
        <w:rPr>
          <w:rFonts w:ascii="Calibri" w:cs="Calibri"/>
        </w:rPr>
        <w:t>00503.x.</w:t>
      </w:r>
      <w:proofErr w:type="gramEnd"/>
    </w:p>
    <w:p w14:paraId="3D7C7F84" w14:textId="77777777" w:rsidR="003B6B4B" w:rsidRPr="003B6B4B" w:rsidRDefault="003B6B4B" w:rsidP="003B6B4B">
      <w:pPr>
        <w:pStyle w:val="Bibliography"/>
        <w:rPr>
          <w:rFonts w:ascii="Calibri" w:cs="Calibri"/>
        </w:rPr>
      </w:pPr>
      <w:r w:rsidRPr="003B6B4B">
        <w:rPr>
          <w:rFonts w:ascii="Calibri" w:cs="Calibri"/>
        </w:rPr>
        <w:t xml:space="preserve">26. </w:t>
      </w:r>
      <w:r w:rsidRPr="003B6B4B">
        <w:rPr>
          <w:rFonts w:ascii="Calibri" w:cs="Calibri"/>
        </w:rPr>
        <w:tab/>
        <w:t xml:space="preserve">Rohrmann, S.; Garmo, H.; Malmström, H.; Hammar, N.; Jungner, I.; Walldius, G.; Van Hemelrijck, M. Association between Serum Calcium Concentration and Risk of Incident and Fatal Cardiovascular Disease in the Prospective AMORIS Study. </w:t>
      </w:r>
      <w:r w:rsidRPr="003B6B4B">
        <w:rPr>
          <w:rFonts w:ascii="Calibri" w:cs="Calibri"/>
          <w:i/>
          <w:iCs/>
        </w:rPr>
        <w:t>Atherosclerosis</w:t>
      </w:r>
      <w:r w:rsidRPr="003B6B4B">
        <w:rPr>
          <w:rFonts w:ascii="Calibri" w:cs="Calibri"/>
        </w:rPr>
        <w:t xml:space="preserve"> </w:t>
      </w:r>
      <w:r w:rsidRPr="003B6B4B">
        <w:rPr>
          <w:rFonts w:ascii="Calibri" w:cs="Calibri"/>
          <w:b/>
          <w:bCs/>
        </w:rPr>
        <w:t>2016</w:t>
      </w:r>
      <w:r w:rsidRPr="003B6B4B">
        <w:rPr>
          <w:rFonts w:ascii="Calibri" w:cs="Calibri"/>
        </w:rPr>
        <w:t xml:space="preserve">, </w:t>
      </w:r>
      <w:r w:rsidRPr="003B6B4B">
        <w:rPr>
          <w:rFonts w:ascii="Calibri" w:cs="Calibri"/>
          <w:i/>
          <w:iCs/>
        </w:rPr>
        <w:t>251</w:t>
      </w:r>
      <w:r w:rsidRPr="003B6B4B">
        <w:rPr>
          <w:rFonts w:ascii="Calibri" w:cs="Calibri"/>
        </w:rPr>
        <w:t xml:space="preserve">, 85–93, </w:t>
      </w:r>
      <w:proofErr w:type="gramStart"/>
      <w:r w:rsidRPr="003B6B4B">
        <w:rPr>
          <w:rFonts w:ascii="Calibri" w:cs="Calibri"/>
        </w:rPr>
        <w:t>doi:10.1016/j.atherosclerosis</w:t>
      </w:r>
      <w:proofErr w:type="gramEnd"/>
      <w:r w:rsidRPr="003B6B4B">
        <w:rPr>
          <w:rFonts w:ascii="Calibri" w:cs="Calibri"/>
        </w:rPr>
        <w:t>.2016.06.004.</w:t>
      </w:r>
    </w:p>
    <w:p w14:paraId="6C34D234" w14:textId="77777777" w:rsidR="003B6B4B" w:rsidRPr="003B6B4B" w:rsidRDefault="003B6B4B" w:rsidP="003B6B4B">
      <w:pPr>
        <w:pStyle w:val="Bibliography"/>
        <w:rPr>
          <w:rFonts w:ascii="Calibri" w:cs="Calibri"/>
        </w:rPr>
      </w:pPr>
      <w:r w:rsidRPr="003B6B4B">
        <w:rPr>
          <w:rFonts w:ascii="Calibri" w:cs="Calibri"/>
        </w:rPr>
        <w:t xml:space="preserve">27. </w:t>
      </w:r>
      <w:r w:rsidRPr="003B6B4B">
        <w:rPr>
          <w:rFonts w:ascii="Calibri" w:cs="Calibri"/>
        </w:rPr>
        <w:tab/>
        <w:t xml:space="preserve">Green, M.A.; Jucha, E. Interrelationships between Blood Pressure, Serum Calcium and Other Biochemical Variables. </w:t>
      </w:r>
      <w:r w:rsidRPr="003B6B4B">
        <w:rPr>
          <w:rFonts w:ascii="Calibri" w:cs="Calibri"/>
          <w:i/>
          <w:iCs/>
        </w:rPr>
        <w:t>International Journal of Epidemiology</w:t>
      </w:r>
      <w:r w:rsidRPr="003B6B4B">
        <w:rPr>
          <w:rFonts w:ascii="Calibri" w:cs="Calibri"/>
        </w:rPr>
        <w:t xml:space="preserve"> </w:t>
      </w:r>
      <w:r w:rsidRPr="003B6B4B">
        <w:rPr>
          <w:rFonts w:ascii="Calibri" w:cs="Calibri"/>
          <w:b/>
          <w:bCs/>
        </w:rPr>
        <w:t>1987</w:t>
      </w:r>
      <w:r w:rsidRPr="003B6B4B">
        <w:rPr>
          <w:rFonts w:ascii="Calibri" w:cs="Calibri"/>
        </w:rPr>
        <w:t xml:space="preserve">, </w:t>
      </w:r>
      <w:r w:rsidRPr="003B6B4B">
        <w:rPr>
          <w:rFonts w:ascii="Calibri" w:cs="Calibri"/>
          <w:i/>
          <w:iCs/>
        </w:rPr>
        <w:t>16</w:t>
      </w:r>
      <w:r w:rsidRPr="003B6B4B">
        <w:rPr>
          <w:rFonts w:ascii="Calibri" w:cs="Calibri"/>
        </w:rPr>
        <w:t>, 532–536, doi:10.1093/ije/16.4.532.</w:t>
      </w:r>
    </w:p>
    <w:p w14:paraId="4170FA45" w14:textId="77777777" w:rsidR="003B6B4B" w:rsidRPr="003B6B4B" w:rsidRDefault="003B6B4B" w:rsidP="003B6B4B">
      <w:pPr>
        <w:pStyle w:val="Bibliography"/>
        <w:rPr>
          <w:rFonts w:ascii="Calibri" w:cs="Calibri"/>
        </w:rPr>
      </w:pPr>
      <w:r w:rsidRPr="003B6B4B">
        <w:rPr>
          <w:rFonts w:ascii="Calibri" w:cs="Calibri"/>
        </w:rPr>
        <w:t xml:space="preserve">28. </w:t>
      </w:r>
      <w:r w:rsidRPr="003B6B4B">
        <w:rPr>
          <w:rFonts w:ascii="Calibri" w:cs="Calibri"/>
        </w:rPr>
        <w:tab/>
        <w:t xml:space="preserve">He, L.; Qian, Y.; Ren, X.; Jin, Y.; Chang, W.; Li, J.; Chen, Y.; Song, X.; Tang, H.; Ding, L.; et al. Total Serum Calcium Level May Have Adverse Effects on Serum Cholesterol and Triglycerides Among Female University Faculty and Staffs. </w:t>
      </w:r>
      <w:r w:rsidRPr="003B6B4B">
        <w:rPr>
          <w:rFonts w:ascii="Calibri" w:cs="Calibri"/>
          <w:i/>
          <w:iCs/>
        </w:rPr>
        <w:t>Biol Trace Elem Res</w:t>
      </w:r>
      <w:r w:rsidRPr="003B6B4B">
        <w:rPr>
          <w:rFonts w:ascii="Calibri" w:cs="Calibri"/>
        </w:rPr>
        <w:t xml:space="preserve"> </w:t>
      </w:r>
      <w:r w:rsidRPr="003B6B4B">
        <w:rPr>
          <w:rFonts w:ascii="Calibri" w:cs="Calibri"/>
          <w:b/>
          <w:bCs/>
        </w:rPr>
        <w:t>2014</w:t>
      </w:r>
      <w:r w:rsidRPr="003B6B4B">
        <w:rPr>
          <w:rFonts w:ascii="Calibri" w:cs="Calibri"/>
        </w:rPr>
        <w:t xml:space="preserve">, </w:t>
      </w:r>
      <w:r w:rsidRPr="003B6B4B">
        <w:rPr>
          <w:rFonts w:ascii="Calibri" w:cs="Calibri"/>
          <w:i/>
          <w:iCs/>
        </w:rPr>
        <w:t>157</w:t>
      </w:r>
      <w:r w:rsidRPr="003B6B4B">
        <w:rPr>
          <w:rFonts w:ascii="Calibri" w:cs="Calibri"/>
        </w:rPr>
        <w:t>, 191–194, doi:10.1007/s12011-014-9895-9.</w:t>
      </w:r>
    </w:p>
    <w:p w14:paraId="263DF9C4" w14:textId="77777777" w:rsidR="003B6B4B" w:rsidRPr="003B6B4B" w:rsidRDefault="003B6B4B" w:rsidP="003B6B4B">
      <w:pPr>
        <w:pStyle w:val="Bibliography"/>
        <w:rPr>
          <w:rFonts w:ascii="Calibri" w:cs="Calibri"/>
        </w:rPr>
      </w:pPr>
      <w:r w:rsidRPr="003B6B4B">
        <w:rPr>
          <w:rFonts w:ascii="Calibri" w:cs="Calibri"/>
        </w:rPr>
        <w:t xml:space="preserve">29. </w:t>
      </w:r>
      <w:r w:rsidRPr="003B6B4B">
        <w:rPr>
          <w:rFonts w:ascii="Calibri" w:cs="Calibri"/>
        </w:rPr>
        <w:tab/>
        <w:t xml:space="preserve">Lind, L.; Skarfors, E.; Berglund, L.; Lithell, H.; Ljunghall, S. Serum Calcium: A New, Independent, Prospective Risk Factor for Myocardial Infarction in Middle-Aged Men Followed for 18 Years. </w:t>
      </w:r>
      <w:r w:rsidRPr="003B6B4B">
        <w:rPr>
          <w:rFonts w:ascii="Calibri" w:cs="Calibri"/>
          <w:i/>
          <w:iCs/>
        </w:rPr>
        <w:t>Journal of Clinical Epidemiology</w:t>
      </w:r>
      <w:r w:rsidRPr="003B6B4B">
        <w:rPr>
          <w:rFonts w:ascii="Calibri" w:cs="Calibri"/>
        </w:rPr>
        <w:t xml:space="preserve"> </w:t>
      </w:r>
      <w:r w:rsidRPr="003B6B4B">
        <w:rPr>
          <w:rFonts w:ascii="Calibri" w:cs="Calibri"/>
          <w:b/>
          <w:bCs/>
        </w:rPr>
        <w:t>1997</w:t>
      </w:r>
      <w:r w:rsidRPr="003B6B4B">
        <w:rPr>
          <w:rFonts w:ascii="Calibri" w:cs="Calibri"/>
        </w:rPr>
        <w:t xml:space="preserve">, </w:t>
      </w:r>
      <w:r w:rsidRPr="003B6B4B">
        <w:rPr>
          <w:rFonts w:ascii="Calibri" w:cs="Calibri"/>
          <w:i/>
          <w:iCs/>
        </w:rPr>
        <w:t>50</w:t>
      </w:r>
      <w:r w:rsidRPr="003B6B4B">
        <w:rPr>
          <w:rFonts w:ascii="Calibri" w:cs="Calibri"/>
        </w:rPr>
        <w:t>, 967–973, doi:10.1016/S0895-4356(97)00104-2.</w:t>
      </w:r>
    </w:p>
    <w:p w14:paraId="32A39FBB" w14:textId="77777777" w:rsidR="003B6B4B" w:rsidRPr="003B6B4B" w:rsidRDefault="003B6B4B" w:rsidP="003B6B4B">
      <w:pPr>
        <w:pStyle w:val="Bibliography"/>
        <w:rPr>
          <w:rFonts w:ascii="Calibri" w:cs="Calibri"/>
        </w:rPr>
      </w:pPr>
      <w:r w:rsidRPr="003B6B4B">
        <w:rPr>
          <w:rFonts w:ascii="Calibri" w:cs="Calibri"/>
        </w:rPr>
        <w:t xml:space="preserve">30. </w:t>
      </w:r>
      <w:r w:rsidRPr="003B6B4B">
        <w:rPr>
          <w:rFonts w:ascii="Calibri" w:cs="Calibri"/>
        </w:rPr>
        <w:tab/>
        <w:t xml:space="preserve">Reid, I.R.; Gamble, G.D.; Bolland, M.J. Circulating Calcium Concentrations, Vascular Disease and Mortality: A Systematic Review. </w:t>
      </w:r>
      <w:r w:rsidRPr="003B6B4B">
        <w:rPr>
          <w:rFonts w:ascii="Calibri" w:cs="Calibri"/>
          <w:i/>
          <w:iCs/>
        </w:rPr>
        <w:t>Journal of Internal Medicine</w:t>
      </w:r>
      <w:r w:rsidRPr="003B6B4B">
        <w:rPr>
          <w:rFonts w:ascii="Calibri" w:cs="Calibri"/>
        </w:rPr>
        <w:t xml:space="preserve"> </w:t>
      </w:r>
      <w:r w:rsidRPr="003B6B4B">
        <w:rPr>
          <w:rFonts w:ascii="Calibri" w:cs="Calibri"/>
          <w:b/>
          <w:bCs/>
        </w:rPr>
        <w:t>2016</w:t>
      </w:r>
      <w:r w:rsidRPr="003B6B4B">
        <w:rPr>
          <w:rFonts w:ascii="Calibri" w:cs="Calibri"/>
        </w:rPr>
        <w:t xml:space="preserve">, </w:t>
      </w:r>
      <w:r w:rsidRPr="003B6B4B">
        <w:rPr>
          <w:rFonts w:ascii="Calibri" w:cs="Calibri"/>
          <w:i/>
          <w:iCs/>
        </w:rPr>
        <w:t>279</w:t>
      </w:r>
      <w:r w:rsidRPr="003B6B4B">
        <w:rPr>
          <w:rFonts w:ascii="Calibri" w:cs="Calibri"/>
        </w:rPr>
        <w:t>, 524–540, doi:10.1111/joim.12464.</w:t>
      </w:r>
    </w:p>
    <w:p w14:paraId="4A33A65E" w14:textId="77777777" w:rsidR="003B6B4B" w:rsidRPr="003B6B4B" w:rsidRDefault="003B6B4B" w:rsidP="003B6B4B">
      <w:pPr>
        <w:pStyle w:val="Bibliography"/>
        <w:rPr>
          <w:rFonts w:ascii="Calibri" w:cs="Calibri"/>
        </w:rPr>
      </w:pPr>
      <w:r w:rsidRPr="003B6B4B">
        <w:rPr>
          <w:rFonts w:ascii="Calibri" w:cs="Calibri"/>
        </w:rPr>
        <w:t xml:space="preserve">31. </w:t>
      </w:r>
      <w:r w:rsidRPr="003B6B4B">
        <w:rPr>
          <w:rFonts w:ascii="Calibri" w:cs="Calibri"/>
        </w:rPr>
        <w:tab/>
        <w:t xml:space="preserve">Foley, R.N.; Collins, A.J.; Ishani, A.; Kalra, P.A. Calcium-Phosphate Levels and Cardiovascular Disease in Community-Dwelling Adults: The Atherosclerosis Risk in Communities (ARIC) Study. </w:t>
      </w:r>
      <w:r w:rsidRPr="003B6B4B">
        <w:rPr>
          <w:rFonts w:ascii="Calibri" w:cs="Calibri"/>
          <w:i/>
          <w:iCs/>
        </w:rPr>
        <w:t>American Heart Journal</w:t>
      </w:r>
      <w:r w:rsidRPr="003B6B4B">
        <w:rPr>
          <w:rFonts w:ascii="Calibri" w:cs="Calibri"/>
        </w:rPr>
        <w:t xml:space="preserve"> </w:t>
      </w:r>
      <w:r w:rsidRPr="003B6B4B">
        <w:rPr>
          <w:rFonts w:ascii="Calibri" w:cs="Calibri"/>
          <w:b/>
          <w:bCs/>
        </w:rPr>
        <w:t>2008</w:t>
      </w:r>
      <w:r w:rsidRPr="003B6B4B">
        <w:rPr>
          <w:rFonts w:ascii="Calibri" w:cs="Calibri"/>
        </w:rPr>
        <w:t xml:space="preserve">, </w:t>
      </w:r>
      <w:r w:rsidRPr="003B6B4B">
        <w:rPr>
          <w:rFonts w:ascii="Calibri" w:cs="Calibri"/>
          <w:i/>
          <w:iCs/>
        </w:rPr>
        <w:t>156</w:t>
      </w:r>
      <w:r w:rsidRPr="003B6B4B">
        <w:rPr>
          <w:rFonts w:ascii="Calibri" w:cs="Calibri"/>
        </w:rPr>
        <w:t xml:space="preserve">, 556–563, </w:t>
      </w:r>
      <w:proofErr w:type="gramStart"/>
      <w:r w:rsidRPr="003B6B4B">
        <w:rPr>
          <w:rFonts w:ascii="Calibri" w:cs="Calibri"/>
        </w:rPr>
        <w:t>doi:10.1016/j.ahj</w:t>
      </w:r>
      <w:proofErr w:type="gramEnd"/>
      <w:r w:rsidRPr="003B6B4B">
        <w:rPr>
          <w:rFonts w:ascii="Calibri" w:cs="Calibri"/>
        </w:rPr>
        <w:t>.2008.05.016.</w:t>
      </w:r>
    </w:p>
    <w:p w14:paraId="3A825165" w14:textId="77777777" w:rsidR="003B6B4B" w:rsidRPr="003B6B4B" w:rsidRDefault="003B6B4B" w:rsidP="003B6B4B">
      <w:pPr>
        <w:pStyle w:val="Bibliography"/>
        <w:rPr>
          <w:rFonts w:ascii="Calibri" w:cs="Calibri"/>
        </w:rPr>
      </w:pPr>
      <w:r w:rsidRPr="003B6B4B">
        <w:rPr>
          <w:rFonts w:ascii="Calibri" w:cs="Calibri"/>
        </w:rPr>
        <w:t xml:space="preserve">32. </w:t>
      </w:r>
      <w:r w:rsidRPr="003B6B4B">
        <w:rPr>
          <w:rFonts w:ascii="Calibri" w:cs="Calibri"/>
        </w:rPr>
        <w:tab/>
        <w:t xml:space="preserve">Slinin, Y.; Blackwell, T.; Ishani, A.; Cummings, S.R.; Ensrud, K.E.; MORE Investigators Serum Calcium, Phosphorus and Cardiovascular Events in Post-Menopausal Women. </w:t>
      </w:r>
      <w:r w:rsidRPr="003B6B4B">
        <w:rPr>
          <w:rFonts w:ascii="Calibri" w:cs="Calibri"/>
          <w:i/>
          <w:iCs/>
        </w:rPr>
        <w:t>Int J Cardiol</w:t>
      </w:r>
      <w:r w:rsidRPr="003B6B4B">
        <w:rPr>
          <w:rFonts w:ascii="Calibri" w:cs="Calibri"/>
        </w:rPr>
        <w:t xml:space="preserve"> </w:t>
      </w:r>
      <w:r w:rsidRPr="003B6B4B">
        <w:rPr>
          <w:rFonts w:ascii="Calibri" w:cs="Calibri"/>
          <w:b/>
          <w:bCs/>
        </w:rPr>
        <w:t>2011</w:t>
      </w:r>
      <w:r w:rsidRPr="003B6B4B">
        <w:rPr>
          <w:rFonts w:ascii="Calibri" w:cs="Calibri"/>
        </w:rPr>
        <w:t xml:space="preserve">, </w:t>
      </w:r>
      <w:r w:rsidRPr="003B6B4B">
        <w:rPr>
          <w:rFonts w:ascii="Calibri" w:cs="Calibri"/>
          <w:i/>
          <w:iCs/>
        </w:rPr>
        <w:t>149</w:t>
      </w:r>
      <w:r w:rsidRPr="003B6B4B">
        <w:rPr>
          <w:rFonts w:ascii="Calibri" w:cs="Calibri"/>
        </w:rPr>
        <w:t xml:space="preserve">, 335–340, </w:t>
      </w:r>
      <w:proofErr w:type="gramStart"/>
      <w:r w:rsidRPr="003B6B4B">
        <w:rPr>
          <w:rFonts w:ascii="Calibri" w:cs="Calibri"/>
        </w:rPr>
        <w:t>doi:10.1016/j.ijcard</w:t>
      </w:r>
      <w:proofErr w:type="gramEnd"/>
      <w:r w:rsidRPr="003B6B4B">
        <w:rPr>
          <w:rFonts w:ascii="Calibri" w:cs="Calibri"/>
        </w:rPr>
        <w:t>.2010.02.013.</w:t>
      </w:r>
    </w:p>
    <w:p w14:paraId="34796316" w14:textId="77777777" w:rsidR="003B6B4B" w:rsidRPr="003B6B4B" w:rsidRDefault="003B6B4B" w:rsidP="003B6B4B">
      <w:pPr>
        <w:pStyle w:val="Bibliography"/>
        <w:rPr>
          <w:rFonts w:ascii="Calibri" w:cs="Calibri"/>
        </w:rPr>
      </w:pPr>
      <w:r w:rsidRPr="003B6B4B">
        <w:rPr>
          <w:rFonts w:ascii="Calibri" w:cs="Calibri"/>
        </w:rPr>
        <w:t xml:space="preserve">33. </w:t>
      </w:r>
      <w:r w:rsidRPr="003B6B4B">
        <w:rPr>
          <w:rFonts w:ascii="Calibri" w:cs="Calibri"/>
        </w:rPr>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3B6B4B">
        <w:rPr>
          <w:rFonts w:ascii="Calibri" w:cs="Calibri"/>
          <w:i/>
          <w:iCs/>
        </w:rPr>
        <w:t>Eur J Epidemiol</w:t>
      </w:r>
      <w:r w:rsidRPr="003B6B4B">
        <w:rPr>
          <w:rFonts w:ascii="Calibri" w:cs="Calibri"/>
        </w:rPr>
        <w:t xml:space="preserve"> </w:t>
      </w:r>
      <w:r w:rsidRPr="003B6B4B">
        <w:rPr>
          <w:rFonts w:ascii="Calibri" w:cs="Calibri"/>
          <w:b/>
          <w:bCs/>
        </w:rPr>
        <w:t>2013</w:t>
      </w:r>
      <w:r w:rsidRPr="003B6B4B">
        <w:rPr>
          <w:rFonts w:ascii="Calibri" w:cs="Calibri"/>
        </w:rPr>
        <w:t xml:space="preserve">, </w:t>
      </w:r>
      <w:r w:rsidRPr="003B6B4B">
        <w:rPr>
          <w:rFonts w:ascii="Calibri" w:cs="Calibri"/>
          <w:i/>
          <w:iCs/>
        </w:rPr>
        <w:t>28</w:t>
      </w:r>
      <w:r w:rsidRPr="003B6B4B">
        <w:rPr>
          <w:rFonts w:ascii="Calibri" w:cs="Calibri"/>
        </w:rPr>
        <w:t>, 569–578, doi:10.1007/s10654-013-9822-y.</w:t>
      </w:r>
    </w:p>
    <w:p w14:paraId="2FDB2334" w14:textId="77777777" w:rsidR="003B6B4B" w:rsidRPr="003B6B4B" w:rsidRDefault="003B6B4B" w:rsidP="003B6B4B">
      <w:pPr>
        <w:pStyle w:val="Bibliography"/>
        <w:rPr>
          <w:rFonts w:ascii="Calibri" w:cs="Calibri"/>
        </w:rPr>
      </w:pPr>
      <w:r w:rsidRPr="003B6B4B">
        <w:rPr>
          <w:rFonts w:ascii="Calibri" w:cs="Calibri"/>
        </w:rPr>
        <w:t xml:space="preserve">34. </w:t>
      </w:r>
      <w:r w:rsidRPr="003B6B4B">
        <w:rPr>
          <w:rFonts w:ascii="Calibri" w:cs="Calibri"/>
        </w:rPr>
        <w:tab/>
        <w:t xml:space="preserve">Walsh, J.P.; Divitini, M.L.; Knuiman, M.W. Plasma Calcium as a Predictor of Cardiovascular Disease in a Community-Based Cohort. </w:t>
      </w:r>
      <w:r w:rsidRPr="003B6B4B">
        <w:rPr>
          <w:rFonts w:ascii="Calibri" w:cs="Calibri"/>
          <w:i/>
          <w:iCs/>
        </w:rPr>
        <w:t>Clin Endocrinol (Oxf)</w:t>
      </w:r>
      <w:r w:rsidRPr="003B6B4B">
        <w:rPr>
          <w:rFonts w:ascii="Calibri" w:cs="Calibri"/>
        </w:rPr>
        <w:t xml:space="preserve"> </w:t>
      </w:r>
      <w:r w:rsidRPr="003B6B4B">
        <w:rPr>
          <w:rFonts w:ascii="Calibri" w:cs="Calibri"/>
          <w:b/>
          <w:bCs/>
        </w:rPr>
        <w:t>2013</w:t>
      </w:r>
      <w:r w:rsidRPr="003B6B4B">
        <w:rPr>
          <w:rFonts w:ascii="Calibri" w:cs="Calibri"/>
        </w:rPr>
        <w:t xml:space="preserve">, </w:t>
      </w:r>
      <w:r w:rsidRPr="003B6B4B">
        <w:rPr>
          <w:rFonts w:ascii="Calibri" w:cs="Calibri"/>
          <w:i/>
          <w:iCs/>
        </w:rPr>
        <w:t>78</w:t>
      </w:r>
      <w:r w:rsidRPr="003B6B4B">
        <w:rPr>
          <w:rFonts w:ascii="Calibri" w:cs="Calibri"/>
        </w:rPr>
        <w:t>, 852–857, doi:10.1111/cen.12081.</w:t>
      </w:r>
    </w:p>
    <w:p w14:paraId="04E23E10" w14:textId="77777777" w:rsidR="003B6B4B" w:rsidRPr="003B6B4B" w:rsidRDefault="003B6B4B" w:rsidP="003B6B4B">
      <w:pPr>
        <w:pStyle w:val="Bibliography"/>
        <w:rPr>
          <w:rFonts w:ascii="Calibri" w:cs="Calibri"/>
        </w:rPr>
      </w:pPr>
      <w:r w:rsidRPr="003B6B4B">
        <w:rPr>
          <w:rFonts w:ascii="Calibri" w:cs="Calibri"/>
        </w:rPr>
        <w:t xml:space="preserve">35. </w:t>
      </w:r>
      <w:r w:rsidRPr="003B6B4B">
        <w:rPr>
          <w:rFonts w:ascii="Calibri" w:cs="Calibri"/>
        </w:rPr>
        <w:tab/>
        <w:t xml:space="preserve">Wang, M.; Yan, S.; Peng, Y.; Shi, Y.; Tsauo, J.-Y.; Chen, M. Serum Calcium Levels Correlates with Coronary Artery Disease Outcomes. </w:t>
      </w:r>
      <w:r w:rsidRPr="003B6B4B">
        <w:rPr>
          <w:rFonts w:ascii="Calibri" w:cs="Calibri"/>
          <w:i/>
          <w:iCs/>
        </w:rPr>
        <w:t>Open Medicine</w:t>
      </w:r>
      <w:r w:rsidRPr="003B6B4B">
        <w:rPr>
          <w:rFonts w:ascii="Calibri" w:cs="Calibri"/>
        </w:rPr>
        <w:t xml:space="preserve"> </w:t>
      </w:r>
      <w:r w:rsidRPr="003B6B4B">
        <w:rPr>
          <w:rFonts w:ascii="Calibri" w:cs="Calibri"/>
          <w:b/>
          <w:bCs/>
        </w:rPr>
        <w:t>2020</w:t>
      </w:r>
      <w:r w:rsidRPr="003B6B4B">
        <w:rPr>
          <w:rFonts w:ascii="Calibri" w:cs="Calibri"/>
        </w:rPr>
        <w:t xml:space="preserve">, </w:t>
      </w:r>
      <w:r w:rsidRPr="003B6B4B">
        <w:rPr>
          <w:rFonts w:ascii="Calibri" w:cs="Calibri"/>
          <w:i/>
          <w:iCs/>
        </w:rPr>
        <w:t>15</w:t>
      </w:r>
      <w:r w:rsidRPr="003B6B4B">
        <w:rPr>
          <w:rFonts w:ascii="Calibri" w:cs="Calibri"/>
        </w:rPr>
        <w:t>, 1128–1136, doi:10.1515/med-2020-0154.</w:t>
      </w:r>
    </w:p>
    <w:p w14:paraId="767399D1" w14:textId="77777777" w:rsidR="003B6B4B" w:rsidRPr="003B6B4B" w:rsidRDefault="003B6B4B" w:rsidP="003B6B4B">
      <w:pPr>
        <w:pStyle w:val="Bibliography"/>
        <w:rPr>
          <w:rFonts w:ascii="Calibri" w:cs="Calibri"/>
        </w:rPr>
      </w:pPr>
      <w:r w:rsidRPr="003B6B4B">
        <w:rPr>
          <w:rFonts w:ascii="Calibri" w:cs="Calibri"/>
        </w:rPr>
        <w:t xml:space="preserve">36. </w:t>
      </w:r>
      <w:r w:rsidRPr="003B6B4B">
        <w:rPr>
          <w:rFonts w:ascii="Calibri" w:cs="Calibri"/>
        </w:rPr>
        <w:tab/>
        <w:t>Effect of Calcium Supplements on Risk of Myocardial Infarction and Cardiovascular Events: Meta-Analysis | The BMJ Available online: https://www.bmj.com/content/341/bmj.c3691 (accessed on 4 February 2023).</w:t>
      </w:r>
    </w:p>
    <w:p w14:paraId="4BE0D4FF" w14:textId="77777777" w:rsidR="003B6B4B" w:rsidRPr="003B6B4B" w:rsidRDefault="003B6B4B" w:rsidP="003B6B4B">
      <w:pPr>
        <w:pStyle w:val="Bibliography"/>
        <w:rPr>
          <w:rFonts w:ascii="Calibri" w:cs="Calibri"/>
        </w:rPr>
      </w:pPr>
      <w:r w:rsidRPr="003B6B4B">
        <w:rPr>
          <w:rFonts w:ascii="Calibri" w:cs="Calibri"/>
        </w:rPr>
        <w:t xml:space="preserve">37. </w:t>
      </w:r>
      <w:r w:rsidRPr="003B6B4B">
        <w:rPr>
          <w:rFonts w:ascii="Calibri" w:cs="Calibri"/>
        </w:rPr>
        <w:tab/>
        <w:t xml:space="preserve">Procopio, M.; Barale, M.; Bertaina, S.; Sigrist, S.; Mazzetti, R.; Loiacono, M.; Mengozzi, G.; Ghigo, E.; Maccario, M. Cardiovascular Risk and Metabolic Syndrome in Primary </w:t>
      </w:r>
      <w:r w:rsidRPr="003B6B4B">
        <w:rPr>
          <w:rFonts w:ascii="Calibri" w:cs="Calibri"/>
        </w:rPr>
        <w:lastRenderedPageBreak/>
        <w:t xml:space="preserve">Hyperparathyroidism and Their Correlation to Different Clinical Forms. </w:t>
      </w:r>
      <w:r w:rsidRPr="003B6B4B">
        <w:rPr>
          <w:rFonts w:ascii="Calibri" w:cs="Calibri"/>
          <w:i/>
          <w:iCs/>
        </w:rPr>
        <w:t>Endocrine</w:t>
      </w:r>
      <w:r w:rsidRPr="003B6B4B">
        <w:rPr>
          <w:rFonts w:ascii="Calibri" w:cs="Calibri"/>
        </w:rPr>
        <w:t xml:space="preserve"> </w:t>
      </w:r>
      <w:r w:rsidRPr="003B6B4B">
        <w:rPr>
          <w:rFonts w:ascii="Calibri" w:cs="Calibri"/>
          <w:b/>
          <w:bCs/>
        </w:rPr>
        <w:t>2014</w:t>
      </w:r>
      <w:r w:rsidRPr="003B6B4B">
        <w:rPr>
          <w:rFonts w:ascii="Calibri" w:cs="Calibri"/>
        </w:rPr>
        <w:t xml:space="preserve">, </w:t>
      </w:r>
      <w:r w:rsidRPr="003B6B4B">
        <w:rPr>
          <w:rFonts w:ascii="Calibri" w:cs="Calibri"/>
          <w:i/>
          <w:iCs/>
        </w:rPr>
        <w:t>47</w:t>
      </w:r>
      <w:r w:rsidRPr="003B6B4B">
        <w:rPr>
          <w:rFonts w:ascii="Calibri" w:cs="Calibri"/>
        </w:rPr>
        <w:t>, 581–589, doi:10.1007/s12020-013-0091-z.</w:t>
      </w:r>
    </w:p>
    <w:p w14:paraId="0B580E09" w14:textId="77777777" w:rsidR="003B6B4B" w:rsidRPr="003B6B4B" w:rsidRDefault="003B6B4B" w:rsidP="003B6B4B">
      <w:pPr>
        <w:pStyle w:val="Bibliography"/>
        <w:rPr>
          <w:rFonts w:ascii="Calibri" w:cs="Calibri"/>
        </w:rPr>
      </w:pPr>
      <w:r w:rsidRPr="003B6B4B">
        <w:rPr>
          <w:rFonts w:ascii="Calibri" w:cs="Calibri"/>
        </w:rPr>
        <w:t xml:space="preserve">38. </w:t>
      </w:r>
      <w:r w:rsidRPr="003B6B4B">
        <w:rPr>
          <w:rFonts w:ascii="Calibri" w:cs="Calibri"/>
        </w:rPr>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3B6B4B">
        <w:rPr>
          <w:rFonts w:ascii="Calibri" w:cs="Calibri"/>
          <w:i/>
          <w:iCs/>
        </w:rPr>
        <w:t>Int J Endocrinol</w:t>
      </w:r>
      <w:r w:rsidRPr="003B6B4B">
        <w:rPr>
          <w:rFonts w:ascii="Calibri" w:cs="Calibri"/>
        </w:rPr>
        <w:t xml:space="preserve"> </w:t>
      </w:r>
      <w:r w:rsidRPr="003B6B4B">
        <w:rPr>
          <w:rFonts w:ascii="Calibri" w:cs="Calibri"/>
          <w:b/>
          <w:bCs/>
        </w:rPr>
        <w:t>2012</w:t>
      </w:r>
      <w:r w:rsidRPr="003B6B4B">
        <w:rPr>
          <w:rFonts w:ascii="Calibri" w:cs="Calibri"/>
        </w:rPr>
        <w:t xml:space="preserve">, </w:t>
      </w:r>
      <w:r w:rsidRPr="003B6B4B">
        <w:rPr>
          <w:rFonts w:ascii="Calibri" w:cs="Calibri"/>
          <w:i/>
          <w:iCs/>
        </w:rPr>
        <w:t>2012</w:t>
      </w:r>
      <w:r w:rsidRPr="003B6B4B">
        <w:rPr>
          <w:rFonts w:ascii="Calibri" w:cs="Calibri"/>
        </w:rPr>
        <w:t>, 408295, doi:10.1155/2012/408295.</w:t>
      </w:r>
    </w:p>
    <w:p w14:paraId="4C1F291D" w14:textId="77777777" w:rsidR="003B6B4B" w:rsidRPr="003B6B4B" w:rsidRDefault="003B6B4B" w:rsidP="003B6B4B">
      <w:pPr>
        <w:pStyle w:val="Bibliography"/>
        <w:rPr>
          <w:rFonts w:ascii="Calibri" w:cs="Calibri"/>
        </w:rPr>
      </w:pPr>
      <w:r w:rsidRPr="003B6B4B">
        <w:rPr>
          <w:rFonts w:ascii="Calibri" w:cs="Calibri"/>
        </w:rPr>
        <w:t xml:space="preserve">39. </w:t>
      </w:r>
      <w:r w:rsidRPr="003B6B4B">
        <w:rPr>
          <w:rFonts w:ascii="Calibri" w:cs="Calibri"/>
        </w:rPr>
        <w:tab/>
        <w:t xml:space="preserve">Luboshitzky, R.; Chertok-Schaham, Y.; Lavi, I.; Ishay, A. Cardiovascular Risk Factors in Primary Hyperparathyroidism. </w:t>
      </w:r>
      <w:r w:rsidRPr="003B6B4B">
        <w:rPr>
          <w:rFonts w:ascii="Calibri" w:cs="Calibri"/>
          <w:i/>
          <w:iCs/>
        </w:rPr>
        <w:t>J Endocrinol Invest</w:t>
      </w:r>
      <w:r w:rsidRPr="003B6B4B">
        <w:rPr>
          <w:rFonts w:ascii="Calibri" w:cs="Calibri"/>
        </w:rPr>
        <w:t xml:space="preserve"> </w:t>
      </w:r>
      <w:r w:rsidRPr="003B6B4B">
        <w:rPr>
          <w:rFonts w:ascii="Calibri" w:cs="Calibri"/>
          <w:b/>
          <w:bCs/>
        </w:rPr>
        <w:t>2009</w:t>
      </w:r>
      <w:r w:rsidRPr="003B6B4B">
        <w:rPr>
          <w:rFonts w:ascii="Calibri" w:cs="Calibri"/>
        </w:rPr>
        <w:t xml:space="preserve">, </w:t>
      </w:r>
      <w:r w:rsidRPr="003B6B4B">
        <w:rPr>
          <w:rFonts w:ascii="Calibri" w:cs="Calibri"/>
          <w:i/>
          <w:iCs/>
        </w:rPr>
        <w:t>32</w:t>
      </w:r>
      <w:r w:rsidRPr="003B6B4B">
        <w:rPr>
          <w:rFonts w:ascii="Calibri" w:cs="Calibri"/>
        </w:rPr>
        <w:t>, 317–321, doi:10.1007/BF03345719.</w:t>
      </w:r>
    </w:p>
    <w:p w14:paraId="62792010" w14:textId="77777777" w:rsidR="003B6B4B" w:rsidRPr="003B6B4B" w:rsidRDefault="003B6B4B" w:rsidP="003B6B4B">
      <w:pPr>
        <w:pStyle w:val="Bibliography"/>
        <w:rPr>
          <w:rFonts w:ascii="Calibri" w:cs="Calibri"/>
        </w:rPr>
      </w:pPr>
      <w:r w:rsidRPr="003B6B4B">
        <w:rPr>
          <w:rFonts w:ascii="Calibri" w:cs="Calibri"/>
        </w:rPr>
        <w:t xml:space="preserve">40. </w:t>
      </w:r>
      <w:r w:rsidRPr="003B6B4B">
        <w:rPr>
          <w:rFonts w:ascii="Calibri" w:cs="Calibri"/>
        </w:rPr>
        <w:tab/>
        <w:t xml:space="preserve">Ring, M.; Farahnak, P.; Gustavsson, T.; Nilsson, I.-L.; Eriksson, M.J.; Caidahl, K. Arterial Structure and Function in Mild Primary Hyperparathyroidism Is Not Directly Related to Parathyroid Hormone, Calcium, or Vitamin D. </w:t>
      </w:r>
      <w:r w:rsidRPr="003B6B4B">
        <w:rPr>
          <w:rFonts w:ascii="Calibri" w:cs="Calibri"/>
          <w:i/>
          <w:iCs/>
        </w:rPr>
        <w:t>PLoS One</w:t>
      </w:r>
      <w:r w:rsidRPr="003B6B4B">
        <w:rPr>
          <w:rFonts w:ascii="Calibri" w:cs="Calibri"/>
        </w:rPr>
        <w:t xml:space="preserve"> </w:t>
      </w:r>
      <w:r w:rsidRPr="003B6B4B">
        <w:rPr>
          <w:rFonts w:ascii="Calibri" w:cs="Calibri"/>
          <w:b/>
          <w:bCs/>
        </w:rPr>
        <w:t>2012</w:t>
      </w:r>
      <w:r w:rsidRPr="003B6B4B">
        <w:rPr>
          <w:rFonts w:ascii="Calibri" w:cs="Calibri"/>
        </w:rPr>
        <w:t xml:space="preserve">, </w:t>
      </w:r>
      <w:r w:rsidRPr="003B6B4B">
        <w:rPr>
          <w:rFonts w:ascii="Calibri" w:cs="Calibri"/>
          <w:i/>
          <w:iCs/>
        </w:rPr>
        <w:t>7</w:t>
      </w:r>
      <w:r w:rsidRPr="003B6B4B">
        <w:rPr>
          <w:rFonts w:ascii="Calibri" w:cs="Calibri"/>
        </w:rPr>
        <w:t xml:space="preserve">, e39519, </w:t>
      </w:r>
      <w:proofErr w:type="gramStart"/>
      <w:r w:rsidRPr="003B6B4B">
        <w:rPr>
          <w:rFonts w:ascii="Calibri" w:cs="Calibri"/>
        </w:rPr>
        <w:t>doi:10.1371/journal.pone</w:t>
      </w:r>
      <w:proofErr w:type="gramEnd"/>
      <w:r w:rsidRPr="003B6B4B">
        <w:rPr>
          <w:rFonts w:ascii="Calibri" w:cs="Calibri"/>
        </w:rPr>
        <w:t>.0039519.</w:t>
      </w:r>
    </w:p>
    <w:p w14:paraId="5BD0008B" w14:textId="77777777" w:rsidR="003B6B4B" w:rsidRPr="003B6B4B" w:rsidRDefault="003B6B4B" w:rsidP="003B6B4B">
      <w:pPr>
        <w:pStyle w:val="Bibliography"/>
        <w:rPr>
          <w:rFonts w:ascii="Calibri" w:cs="Calibri"/>
        </w:rPr>
      </w:pPr>
      <w:r w:rsidRPr="003B6B4B">
        <w:rPr>
          <w:rFonts w:ascii="Calibri" w:cs="Calibri"/>
        </w:rPr>
        <w:t xml:space="preserve">41. </w:t>
      </w:r>
      <w:r w:rsidRPr="003B6B4B">
        <w:rPr>
          <w:rFonts w:ascii="Calibri" w:cs="Calibri"/>
        </w:rPr>
        <w:tab/>
        <w:t xml:space="preserve">Farahnak, P.; Lärfars, G.; Sten-Linder, M.; Nilsson, I.-L. Mild Primary Hyperparathyroidism: Vitamin D Deficiency and Cardiovascular Risk Markers. </w:t>
      </w:r>
      <w:r w:rsidRPr="003B6B4B">
        <w:rPr>
          <w:rFonts w:ascii="Calibri" w:cs="Calibri"/>
          <w:i/>
          <w:iCs/>
        </w:rPr>
        <w:t>J Clin Endocrinol Metab</w:t>
      </w:r>
      <w:r w:rsidRPr="003B6B4B">
        <w:rPr>
          <w:rFonts w:ascii="Calibri" w:cs="Calibri"/>
        </w:rPr>
        <w:t xml:space="preserve"> </w:t>
      </w:r>
      <w:r w:rsidRPr="003B6B4B">
        <w:rPr>
          <w:rFonts w:ascii="Calibri" w:cs="Calibri"/>
          <w:b/>
          <w:bCs/>
        </w:rPr>
        <w:t>2011</w:t>
      </w:r>
      <w:r w:rsidRPr="003B6B4B">
        <w:rPr>
          <w:rFonts w:ascii="Calibri" w:cs="Calibri"/>
        </w:rPr>
        <w:t xml:space="preserve">, </w:t>
      </w:r>
      <w:r w:rsidRPr="003B6B4B">
        <w:rPr>
          <w:rFonts w:ascii="Calibri" w:cs="Calibri"/>
          <w:i/>
          <w:iCs/>
        </w:rPr>
        <w:t>96</w:t>
      </w:r>
      <w:r w:rsidRPr="003B6B4B">
        <w:rPr>
          <w:rFonts w:ascii="Calibri" w:cs="Calibri"/>
        </w:rPr>
        <w:t>, 2112–2118, doi:10.1210/jc.2011-0238.</w:t>
      </w:r>
    </w:p>
    <w:p w14:paraId="55B1C291" w14:textId="77777777" w:rsidR="003B6B4B" w:rsidRPr="003B6B4B" w:rsidRDefault="003B6B4B" w:rsidP="003B6B4B">
      <w:pPr>
        <w:pStyle w:val="Bibliography"/>
        <w:rPr>
          <w:rFonts w:ascii="Calibri" w:cs="Calibri"/>
        </w:rPr>
      </w:pPr>
      <w:r w:rsidRPr="003B6B4B">
        <w:rPr>
          <w:rFonts w:ascii="Calibri" w:cs="Calibri"/>
        </w:rPr>
        <w:t xml:space="preserve">42. </w:t>
      </w:r>
      <w:r w:rsidRPr="003B6B4B">
        <w:rPr>
          <w:rFonts w:ascii="Calibri" w:cs="Calibri"/>
        </w:rPr>
        <w:tab/>
        <w:t xml:space="preserve">Christensson, T.; Einarsson, K. Serum Lipids before and after Parathyroidectomy in Patients with Primary Hyperparathyroidism. </w:t>
      </w:r>
      <w:r w:rsidRPr="003B6B4B">
        <w:rPr>
          <w:rFonts w:ascii="Calibri" w:cs="Calibri"/>
          <w:i/>
          <w:iCs/>
        </w:rPr>
        <w:t>Clinica Chimica Acta</w:t>
      </w:r>
      <w:r w:rsidRPr="003B6B4B">
        <w:rPr>
          <w:rFonts w:ascii="Calibri" w:cs="Calibri"/>
        </w:rPr>
        <w:t xml:space="preserve"> </w:t>
      </w:r>
      <w:r w:rsidRPr="003B6B4B">
        <w:rPr>
          <w:rFonts w:ascii="Calibri" w:cs="Calibri"/>
          <w:b/>
          <w:bCs/>
        </w:rPr>
        <w:t>1977</w:t>
      </w:r>
      <w:r w:rsidRPr="003B6B4B">
        <w:rPr>
          <w:rFonts w:ascii="Calibri" w:cs="Calibri"/>
        </w:rPr>
        <w:t xml:space="preserve">, </w:t>
      </w:r>
      <w:r w:rsidRPr="003B6B4B">
        <w:rPr>
          <w:rFonts w:ascii="Calibri" w:cs="Calibri"/>
          <w:i/>
          <w:iCs/>
        </w:rPr>
        <w:t>78</w:t>
      </w:r>
      <w:r w:rsidRPr="003B6B4B">
        <w:rPr>
          <w:rFonts w:ascii="Calibri" w:cs="Calibri"/>
        </w:rPr>
        <w:t>, 411–415, doi:10.1016/0009-8981(77)90074-2.</w:t>
      </w:r>
    </w:p>
    <w:p w14:paraId="1F820800" w14:textId="77777777" w:rsidR="003B6B4B" w:rsidRPr="003B6B4B" w:rsidRDefault="003B6B4B" w:rsidP="003B6B4B">
      <w:pPr>
        <w:pStyle w:val="Bibliography"/>
        <w:rPr>
          <w:rFonts w:ascii="Calibri" w:cs="Calibri"/>
        </w:rPr>
      </w:pPr>
      <w:r w:rsidRPr="003B6B4B">
        <w:rPr>
          <w:rFonts w:ascii="Calibri" w:cs="Calibri"/>
        </w:rPr>
        <w:t xml:space="preserve">43. </w:t>
      </w:r>
      <w:r w:rsidRPr="003B6B4B">
        <w:rPr>
          <w:rFonts w:ascii="Calibri" w:cs="Calibri"/>
        </w:rPr>
        <w:tab/>
        <w:t xml:space="preserve">Ejlsmark-Svensson, H.; Rolighed, L.; Rejnmark, L. Effect of Parathyroidectomy on Cardiovascular Risk Factors in Primary Hyperparathyroidism: A Randomized Clinical Trial. </w:t>
      </w:r>
      <w:r w:rsidRPr="003B6B4B">
        <w:rPr>
          <w:rFonts w:ascii="Calibri" w:cs="Calibri"/>
          <w:i/>
          <w:iCs/>
        </w:rPr>
        <w:t>The Journal of Clinical Endocrinology &amp; Metabolism</w:t>
      </w:r>
      <w:r w:rsidRPr="003B6B4B">
        <w:rPr>
          <w:rFonts w:ascii="Calibri" w:cs="Calibri"/>
        </w:rPr>
        <w:t xml:space="preserve"> </w:t>
      </w:r>
      <w:r w:rsidRPr="003B6B4B">
        <w:rPr>
          <w:rFonts w:ascii="Calibri" w:cs="Calibri"/>
          <w:b/>
          <w:bCs/>
        </w:rPr>
        <w:t>2019</w:t>
      </w:r>
      <w:r w:rsidRPr="003B6B4B">
        <w:rPr>
          <w:rFonts w:ascii="Calibri" w:cs="Calibri"/>
        </w:rPr>
        <w:t xml:space="preserve">, </w:t>
      </w:r>
      <w:r w:rsidRPr="003B6B4B">
        <w:rPr>
          <w:rFonts w:ascii="Calibri" w:cs="Calibri"/>
          <w:i/>
          <w:iCs/>
        </w:rPr>
        <w:t>104</w:t>
      </w:r>
      <w:r w:rsidRPr="003B6B4B">
        <w:rPr>
          <w:rFonts w:ascii="Calibri" w:cs="Calibri"/>
        </w:rPr>
        <w:t>, 3223–3232, doi:10.1210/jc.2018-02456.</w:t>
      </w:r>
    </w:p>
    <w:p w14:paraId="5A799AE0" w14:textId="77777777" w:rsidR="003B6B4B" w:rsidRPr="003B6B4B" w:rsidRDefault="003B6B4B" w:rsidP="003B6B4B">
      <w:pPr>
        <w:pStyle w:val="Bibliography"/>
        <w:rPr>
          <w:rFonts w:ascii="Calibri" w:cs="Calibri"/>
        </w:rPr>
      </w:pPr>
      <w:r w:rsidRPr="003B6B4B">
        <w:rPr>
          <w:rFonts w:ascii="Calibri" w:cs="Calibri"/>
        </w:rPr>
        <w:t xml:space="preserve">44. </w:t>
      </w:r>
      <w:r w:rsidRPr="003B6B4B">
        <w:rPr>
          <w:rFonts w:ascii="Calibri" w:cs="Calibri"/>
        </w:rPr>
        <w:tab/>
        <w:t xml:space="preserve">Hagström, E.; Lundgren, E.; Rastad, J.; Hellman, P. Metabolic Abnormalities in Patients with Normocalcemic Hyperparathyroidism Detected at a Population-Based Screening. </w:t>
      </w:r>
      <w:r w:rsidRPr="003B6B4B">
        <w:rPr>
          <w:rFonts w:ascii="Calibri" w:cs="Calibri"/>
          <w:i/>
          <w:iCs/>
        </w:rPr>
        <w:t>European Journal of Endocrinology</w:t>
      </w:r>
      <w:r w:rsidRPr="003B6B4B">
        <w:rPr>
          <w:rFonts w:ascii="Calibri" w:cs="Calibri"/>
        </w:rPr>
        <w:t xml:space="preserve"> </w:t>
      </w:r>
      <w:r w:rsidRPr="003B6B4B">
        <w:rPr>
          <w:rFonts w:ascii="Calibri" w:cs="Calibri"/>
          <w:b/>
          <w:bCs/>
        </w:rPr>
        <w:t>2006</w:t>
      </w:r>
      <w:r w:rsidRPr="003B6B4B">
        <w:rPr>
          <w:rFonts w:ascii="Calibri" w:cs="Calibri"/>
        </w:rPr>
        <w:t xml:space="preserve">, </w:t>
      </w:r>
      <w:r w:rsidRPr="003B6B4B">
        <w:rPr>
          <w:rFonts w:ascii="Calibri" w:cs="Calibri"/>
          <w:i/>
          <w:iCs/>
        </w:rPr>
        <w:t>155</w:t>
      </w:r>
      <w:r w:rsidRPr="003B6B4B">
        <w:rPr>
          <w:rFonts w:ascii="Calibri" w:cs="Calibri"/>
        </w:rPr>
        <w:t>, 33–39, doi:10.1530/eje.1.02173.</w:t>
      </w:r>
    </w:p>
    <w:p w14:paraId="06376A08" w14:textId="77777777" w:rsidR="003B6B4B" w:rsidRPr="003B6B4B" w:rsidRDefault="003B6B4B" w:rsidP="003B6B4B">
      <w:pPr>
        <w:pStyle w:val="Bibliography"/>
        <w:rPr>
          <w:rFonts w:ascii="Calibri" w:cs="Calibri"/>
        </w:rPr>
      </w:pPr>
      <w:r w:rsidRPr="003B6B4B">
        <w:rPr>
          <w:rFonts w:ascii="Calibri" w:cs="Calibri"/>
        </w:rPr>
        <w:t xml:space="preserve">45. </w:t>
      </w:r>
      <w:r w:rsidRPr="003B6B4B">
        <w:rPr>
          <w:rFonts w:ascii="Calibri" w:cs="Calibri"/>
        </w:rPr>
        <w:tab/>
        <w:t xml:space="preserve">Kaji, H.; Hisa, I.; Inoue, Y.; Sugimoto, T. Low Density Lipoprotein-Cholesterol Levels Affect Vertebral Fracture Risk in Female Patients with Primary Hyperparathyroidism. </w:t>
      </w:r>
      <w:r w:rsidRPr="003B6B4B">
        <w:rPr>
          <w:rFonts w:ascii="Calibri" w:cs="Calibri"/>
          <w:i/>
          <w:iCs/>
        </w:rPr>
        <w:t>Exp Clin Endocrinol Diabetes</w:t>
      </w:r>
      <w:r w:rsidRPr="003B6B4B">
        <w:rPr>
          <w:rFonts w:ascii="Calibri" w:cs="Calibri"/>
        </w:rPr>
        <w:t xml:space="preserve"> </w:t>
      </w:r>
      <w:r w:rsidRPr="003B6B4B">
        <w:rPr>
          <w:rFonts w:ascii="Calibri" w:cs="Calibri"/>
          <w:b/>
          <w:bCs/>
        </w:rPr>
        <w:t>2010</w:t>
      </w:r>
      <w:r w:rsidRPr="003B6B4B">
        <w:rPr>
          <w:rFonts w:ascii="Calibri" w:cs="Calibri"/>
        </w:rPr>
        <w:t xml:space="preserve">, </w:t>
      </w:r>
      <w:r w:rsidRPr="003B6B4B">
        <w:rPr>
          <w:rFonts w:ascii="Calibri" w:cs="Calibri"/>
          <w:i/>
          <w:iCs/>
        </w:rPr>
        <w:t>118</w:t>
      </w:r>
      <w:r w:rsidRPr="003B6B4B">
        <w:rPr>
          <w:rFonts w:ascii="Calibri" w:cs="Calibri"/>
        </w:rPr>
        <w:t>, 371–376, doi:10.1055/s-0029-1224152.</w:t>
      </w:r>
    </w:p>
    <w:p w14:paraId="16EB628A" w14:textId="77777777" w:rsidR="003B6B4B" w:rsidRPr="003B6B4B" w:rsidRDefault="003B6B4B" w:rsidP="003B6B4B">
      <w:pPr>
        <w:pStyle w:val="Bibliography"/>
        <w:rPr>
          <w:rFonts w:ascii="Calibri" w:cs="Calibri"/>
        </w:rPr>
      </w:pPr>
      <w:r w:rsidRPr="003B6B4B">
        <w:rPr>
          <w:rFonts w:ascii="Calibri" w:cs="Calibri"/>
        </w:rPr>
        <w:t xml:space="preserve">46. </w:t>
      </w:r>
      <w:r w:rsidRPr="003B6B4B">
        <w:rPr>
          <w:rFonts w:ascii="Calibri" w:cs="Calibri"/>
        </w:rPr>
        <w:tab/>
        <w:t xml:space="preserve">Soh, J.F.; Bodenstein, K.; Yu, O.H.Y.; Linnaranta, O.; Renaud, S.; Mahdanian, A.; Su, C.-L.; Mucsi, I.; Mulsant, B.; Herrmann, N.; et al. Atorvastatin Lowers Serum Calcium Levels in Lithium-Users: Results from a Randomized Controlled Trial. </w:t>
      </w:r>
      <w:r w:rsidRPr="003B6B4B">
        <w:rPr>
          <w:rFonts w:ascii="Calibri" w:cs="Calibri"/>
          <w:i/>
          <w:iCs/>
        </w:rPr>
        <w:t>BMC Endocr Disord</w:t>
      </w:r>
      <w:r w:rsidRPr="003B6B4B">
        <w:rPr>
          <w:rFonts w:ascii="Calibri" w:cs="Calibri"/>
        </w:rPr>
        <w:t xml:space="preserve"> </w:t>
      </w:r>
      <w:r w:rsidRPr="003B6B4B">
        <w:rPr>
          <w:rFonts w:ascii="Calibri" w:cs="Calibri"/>
          <w:b/>
          <w:bCs/>
        </w:rPr>
        <w:t>2022</w:t>
      </w:r>
      <w:r w:rsidRPr="003B6B4B">
        <w:rPr>
          <w:rFonts w:ascii="Calibri" w:cs="Calibri"/>
        </w:rPr>
        <w:t xml:space="preserve">, </w:t>
      </w:r>
      <w:r w:rsidRPr="003B6B4B">
        <w:rPr>
          <w:rFonts w:ascii="Calibri" w:cs="Calibri"/>
          <w:i/>
          <w:iCs/>
        </w:rPr>
        <w:t>22</w:t>
      </w:r>
      <w:r w:rsidRPr="003B6B4B">
        <w:rPr>
          <w:rFonts w:ascii="Calibri" w:cs="Calibri"/>
        </w:rPr>
        <w:t>, 238, doi:10.1186/s12902-022-01145-w.</w:t>
      </w:r>
    </w:p>
    <w:p w14:paraId="5F30135C" w14:textId="77777777" w:rsidR="003B6B4B" w:rsidRPr="003B6B4B" w:rsidRDefault="003B6B4B" w:rsidP="003B6B4B">
      <w:pPr>
        <w:pStyle w:val="Bibliography"/>
        <w:rPr>
          <w:rFonts w:ascii="Calibri" w:cs="Calibri"/>
        </w:rPr>
      </w:pPr>
      <w:r w:rsidRPr="003B6B4B">
        <w:rPr>
          <w:rFonts w:ascii="Calibri" w:cs="Calibri"/>
        </w:rPr>
        <w:t xml:space="preserve">47. </w:t>
      </w:r>
      <w:r w:rsidRPr="003B6B4B">
        <w:rPr>
          <w:rFonts w:ascii="Calibri" w:cs="Calibri"/>
        </w:rPr>
        <w:tab/>
        <w:t xml:space="preserve">Farhan, H.A.; Khazaal, F.A.; Mahmoud, I.J.; Haji, G.F.; Alrubaie, A.; Abdulraheem, Y.; * A.M.A.; Alkuraishi, M. Efficacy of Atorvastatin in Treatment of Iraqi Obese Patients with Hypercholesterolemia. </w:t>
      </w:r>
      <w:r w:rsidRPr="003B6B4B">
        <w:rPr>
          <w:rFonts w:ascii="Calibri" w:cs="Calibri"/>
          <w:i/>
          <w:iCs/>
        </w:rPr>
        <w:t>AL-Kindy College Medical Journal</w:t>
      </w:r>
      <w:r w:rsidRPr="003B6B4B">
        <w:rPr>
          <w:rFonts w:ascii="Calibri" w:cs="Calibri"/>
        </w:rPr>
        <w:t xml:space="preserve"> </w:t>
      </w:r>
      <w:r w:rsidRPr="003B6B4B">
        <w:rPr>
          <w:rFonts w:ascii="Calibri" w:cs="Calibri"/>
          <w:b/>
          <w:bCs/>
        </w:rPr>
        <w:t>2014</w:t>
      </w:r>
      <w:r w:rsidRPr="003B6B4B">
        <w:rPr>
          <w:rFonts w:ascii="Calibri" w:cs="Calibri"/>
        </w:rPr>
        <w:t xml:space="preserve">, </w:t>
      </w:r>
      <w:r w:rsidRPr="003B6B4B">
        <w:rPr>
          <w:rFonts w:ascii="Calibri" w:cs="Calibri"/>
          <w:i/>
          <w:iCs/>
        </w:rPr>
        <w:t>10</w:t>
      </w:r>
      <w:r w:rsidRPr="003B6B4B">
        <w:rPr>
          <w:rFonts w:ascii="Calibri" w:cs="Calibri"/>
        </w:rPr>
        <w:t>, 62–69.</w:t>
      </w:r>
    </w:p>
    <w:p w14:paraId="52639859" w14:textId="77777777" w:rsidR="003B6B4B" w:rsidRPr="003B6B4B" w:rsidRDefault="003B6B4B" w:rsidP="003B6B4B">
      <w:pPr>
        <w:pStyle w:val="Bibliography"/>
        <w:rPr>
          <w:rFonts w:ascii="Calibri" w:cs="Calibri"/>
        </w:rPr>
      </w:pPr>
      <w:r w:rsidRPr="003B6B4B">
        <w:rPr>
          <w:rFonts w:ascii="Calibri" w:cs="Calibri"/>
        </w:rPr>
        <w:t xml:space="preserve">48. </w:t>
      </w:r>
      <w:r w:rsidRPr="003B6B4B">
        <w:rPr>
          <w:rFonts w:ascii="Calibri" w:cs="Calibri"/>
        </w:rPr>
        <w:tab/>
        <w:t xml:space="preserve">Montagnani, A.; Gonnelli, S.; Cepollaro, C.; Pacini, S.; Campagna, M.S.; Franci, M.B.; Lucani, B.; Gennari, C. Effect of Simvastatin Treatment on Bone Mineral Density and Bone Turnover in Hypercholesterolemic Postmenopausal Women: A 1-Year Longitudinal Study. </w:t>
      </w:r>
      <w:r w:rsidRPr="003B6B4B">
        <w:rPr>
          <w:rFonts w:ascii="Calibri" w:cs="Calibri"/>
          <w:i/>
          <w:iCs/>
        </w:rPr>
        <w:t>Bone</w:t>
      </w:r>
      <w:r w:rsidRPr="003B6B4B">
        <w:rPr>
          <w:rFonts w:ascii="Calibri" w:cs="Calibri"/>
        </w:rPr>
        <w:t xml:space="preserve"> </w:t>
      </w:r>
      <w:r w:rsidRPr="003B6B4B">
        <w:rPr>
          <w:rFonts w:ascii="Calibri" w:cs="Calibri"/>
          <w:b/>
          <w:bCs/>
        </w:rPr>
        <w:t>2003</w:t>
      </w:r>
      <w:r w:rsidRPr="003B6B4B">
        <w:rPr>
          <w:rFonts w:ascii="Calibri" w:cs="Calibri"/>
        </w:rPr>
        <w:t xml:space="preserve">, </w:t>
      </w:r>
      <w:r w:rsidRPr="003B6B4B">
        <w:rPr>
          <w:rFonts w:ascii="Calibri" w:cs="Calibri"/>
          <w:i/>
          <w:iCs/>
        </w:rPr>
        <w:t>32</w:t>
      </w:r>
      <w:r w:rsidRPr="003B6B4B">
        <w:rPr>
          <w:rFonts w:ascii="Calibri" w:cs="Calibri"/>
        </w:rPr>
        <w:t>, 427–433, doi:10.1016/S8756-3282(03)00034-6.</w:t>
      </w:r>
    </w:p>
    <w:p w14:paraId="51D865B3" w14:textId="77777777" w:rsidR="003B6B4B" w:rsidRPr="003B6B4B" w:rsidRDefault="003B6B4B" w:rsidP="003B6B4B">
      <w:pPr>
        <w:pStyle w:val="Bibliography"/>
        <w:rPr>
          <w:rFonts w:ascii="Calibri" w:cs="Calibri"/>
        </w:rPr>
      </w:pPr>
      <w:r w:rsidRPr="003B6B4B">
        <w:rPr>
          <w:rFonts w:ascii="Calibri" w:cs="Calibri"/>
        </w:rPr>
        <w:t xml:space="preserve">49. </w:t>
      </w:r>
      <w:r w:rsidRPr="003B6B4B">
        <w:rPr>
          <w:rFonts w:ascii="Calibri" w:cs="Calibri"/>
        </w:rPr>
        <w:tab/>
        <w:t xml:space="preserve">Li, S.; Schooling, C.M. A Phenome-Wide Association Study of Genetically Mimicked Statins. </w:t>
      </w:r>
      <w:r w:rsidRPr="003B6B4B">
        <w:rPr>
          <w:rFonts w:ascii="Calibri" w:cs="Calibri"/>
          <w:i/>
          <w:iCs/>
        </w:rPr>
        <w:t>BMC Med</w:t>
      </w:r>
      <w:r w:rsidRPr="003B6B4B">
        <w:rPr>
          <w:rFonts w:ascii="Calibri" w:cs="Calibri"/>
        </w:rPr>
        <w:t xml:space="preserve"> </w:t>
      </w:r>
      <w:r w:rsidRPr="003B6B4B">
        <w:rPr>
          <w:rFonts w:ascii="Calibri" w:cs="Calibri"/>
          <w:b/>
          <w:bCs/>
        </w:rPr>
        <w:t>2021</w:t>
      </w:r>
      <w:r w:rsidRPr="003B6B4B">
        <w:rPr>
          <w:rFonts w:ascii="Calibri" w:cs="Calibri"/>
        </w:rPr>
        <w:t xml:space="preserve">, </w:t>
      </w:r>
      <w:r w:rsidRPr="003B6B4B">
        <w:rPr>
          <w:rFonts w:ascii="Calibri" w:cs="Calibri"/>
          <w:i/>
          <w:iCs/>
        </w:rPr>
        <w:t>19</w:t>
      </w:r>
      <w:r w:rsidRPr="003B6B4B">
        <w:rPr>
          <w:rFonts w:ascii="Calibri" w:cs="Calibri"/>
        </w:rPr>
        <w:t>, 1–11, doi:10.1186/s12916-021-02013-5.</w:t>
      </w:r>
    </w:p>
    <w:p w14:paraId="73AC5D9C" w14:textId="7DED6925" w:rsidR="007C5995" w:rsidRDefault="007C5995" w:rsidP="000B2E8A">
      <w:r>
        <w:fldChar w:fldCharType="end"/>
      </w:r>
    </w:p>
    <w:p w14:paraId="2FFF008E" w14:textId="64C50F84" w:rsidR="003A7331" w:rsidRDefault="003A7331" w:rsidP="000B2E8A"/>
    <w:p w14:paraId="508D2F10" w14:textId="77777777" w:rsidR="003A7331" w:rsidRDefault="003A7331">
      <w:r>
        <w:lastRenderedPageBreak/>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4B1BB1DB"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w:t>
      </w:r>
      <w:r w:rsidR="003D15EA">
        <w:t>B) Scatter plot of cholesterol levels in relation to percent fat mass at 19 weeks of age, stratified by diet and sex.  C</w:t>
      </w:r>
      <w:r>
        <w:t xml:space="preserve">) Pruned regression predicting cholesterol at 19 weeks.  </w:t>
      </w:r>
      <w:r w:rsidR="004E1849">
        <w:t xml:space="preserve">Above the box is the algorithmically generated cutoff </w:t>
      </w:r>
      <w:r w:rsidR="00AB6E43">
        <w:t xml:space="preserve">for triglycerides (abbreviated TG in mg/dL), calcium (Ca in mg/dL), and body weight (BW in g).  </w:t>
      </w:r>
      <w:r w:rsidR="00DC7459">
        <w:t xml:space="preserve">Each predictor was a phenotype measured at 19 weeks.  </w:t>
      </w:r>
      <w:r>
        <w:t>Within each box, the value represents the average cholesterol level in that group (in mg/dL) and the number of mice</w:t>
      </w:r>
      <w:r w:rsidR="00F30CF8">
        <w:t xml:space="preserve"> in that group</w:t>
      </w:r>
      <w:r w:rsidR="00CF0667">
        <w:t xml:space="preserve"> (n</w:t>
      </w:r>
      <w:r w:rsidR="004E1D77">
        <w:t>=</w:t>
      </w:r>
      <w:r w:rsidR="002426F9">
        <w:t>840</w:t>
      </w:r>
      <w:r w:rsidR="004E1D77">
        <w:t xml:space="preserve"> </w:t>
      </w:r>
      <w:r w:rsidR="002426F9">
        <w:t>for panel A and 818 for panel 2 as</w:t>
      </w:r>
      <w:r w:rsidR="00BE75D2">
        <w:t xml:space="preserve"> 22 mice were omitted due to missing data</w:t>
      </w:r>
      <w:r w:rsidR="00CF0667">
        <w:t>)</w:t>
      </w:r>
      <w:r>
        <w:t>.</w:t>
      </w:r>
    </w:p>
    <w:p w14:paraId="63168F57" w14:textId="0464F920" w:rsidR="003B394D" w:rsidRDefault="003B394D"/>
    <w:p w14:paraId="515F243A" w14:textId="48D06642"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w:t>
      </w:r>
      <w:r w:rsidR="00BE75D2">
        <w:t>840</w:t>
      </w:r>
      <w:r w:rsidR="004A3948">
        <w:t xml:space="preserve">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r w:rsidR="00730B5E">
        <w:t xml:space="preserve">  P-values indicate the level of significance for the diet and sex adjusted relationship between cholesterol and triglycerides or calcium from a multivariate </w:t>
      </w:r>
      <w:r w:rsidR="008E5EF5">
        <w:t xml:space="preserve">linear </w:t>
      </w:r>
      <w:r w:rsidR="00730B5E">
        <w:t>model.</w:t>
      </w:r>
      <w:r w:rsidR="00563088">
        <w:t xml:space="preserve">  The lines represent independent estimates for each group.</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3D3AB156"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r w:rsidR="00D554CB">
        <w:t xml:space="preserve">  </w:t>
      </w:r>
      <w:r w:rsidR="00EF0138">
        <w:t xml:space="preserve">For A, the p values represent the significance of diet and sex from a multivariate </w:t>
      </w:r>
      <w:r w:rsidR="001B04BF">
        <w:t xml:space="preserve">linear </w:t>
      </w:r>
      <w:r w:rsidR="00EF0138">
        <w:t xml:space="preserve">model.  </w:t>
      </w:r>
      <w:r w:rsidR="00D554CB">
        <w:t>For B and C, p values ind</w:t>
      </w:r>
      <w:r w:rsidR="00EF0138">
        <w:t>icate the significance for the diet and sex adjusted relationship between cholesterol and bone mineral content or density</w:t>
      </w:r>
      <w:r w:rsidR="001B04BF">
        <w:t xml:space="preserve"> from a multivariate linear model</w:t>
      </w:r>
      <w:r w:rsidR="00EF0138">
        <w:t>.</w:t>
      </w:r>
    </w:p>
    <w:p w14:paraId="2517B1DD" w14:textId="77777777" w:rsidR="00810119" w:rsidRDefault="00810119"/>
    <w:sectPr w:rsidR="00810119"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grammar="clean"/>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07A05"/>
    <w:rsid w:val="0002556E"/>
    <w:rsid w:val="00026EB8"/>
    <w:rsid w:val="0004237E"/>
    <w:rsid w:val="000530ED"/>
    <w:rsid w:val="000625F9"/>
    <w:rsid w:val="000650FC"/>
    <w:rsid w:val="000A008F"/>
    <w:rsid w:val="000B2E8A"/>
    <w:rsid w:val="000C06E4"/>
    <w:rsid w:val="000C2B65"/>
    <w:rsid w:val="000C4958"/>
    <w:rsid w:val="001039EC"/>
    <w:rsid w:val="0010510E"/>
    <w:rsid w:val="00105BC4"/>
    <w:rsid w:val="00107DAE"/>
    <w:rsid w:val="00111D61"/>
    <w:rsid w:val="0012187C"/>
    <w:rsid w:val="001340B0"/>
    <w:rsid w:val="00134794"/>
    <w:rsid w:val="00143D60"/>
    <w:rsid w:val="001651F4"/>
    <w:rsid w:val="00166EE9"/>
    <w:rsid w:val="0017038D"/>
    <w:rsid w:val="00181330"/>
    <w:rsid w:val="00182C82"/>
    <w:rsid w:val="00193752"/>
    <w:rsid w:val="00194B8A"/>
    <w:rsid w:val="001A245A"/>
    <w:rsid w:val="001A6324"/>
    <w:rsid w:val="001B04BF"/>
    <w:rsid w:val="001C5E79"/>
    <w:rsid w:val="001C7AD1"/>
    <w:rsid w:val="001D0F83"/>
    <w:rsid w:val="001D2184"/>
    <w:rsid w:val="001D2788"/>
    <w:rsid w:val="001D45D4"/>
    <w:rsid w:val="00203968"/>
    <w:rsid w:val="002067A3"/>
    <w:rsid w:val="002074A7"/>
    <w:rsid w:val="00216CAB"/>
    <w:rsid w:val="002426F9"/>
    <w:rsid w:val="002762BB"/>
    <w:rsid w:val="00292880"/>
    <w:rsid w:val="002950DF"/>
    <w:rsid w:val="002A2864"/>
    <w:rsid w:val="002B1EB1"/>
    <w:rsid w:val="002B2A55"/>
    <w:rsid w:val="002B4495"/>
    <w:rsid w:val="002D2F28"/>
    <w:rsid w:val="002F7AF7"/>
    <w:rsid w:val="00305805"/>
    <w:rsid w:val="00351208"/>
    <w:rsid w:val="00372CFF"/>
    <w:rsid w:val="003A7331"/>
    <w:rsid w:val="003B394D"/>
    <w:rsid w:val="003B6B4B"/>
    <w:rsid w:val="003C46F7"/>
    <w:rsid w:val="003D15EA"/>
    <w:rsid w:val="003E08CA"/>
    <w:rsid w:val="004013A7"/>
    <w:rsid w:val="00403545"/>
    <w:rsid w:val="004110BD"/>
    <w:rsid w:val="00414CEB"/>
    <w:rsid w:val="00415101"/>
    <w:rsid w:val="004541AB"/>
    <w:rsid w:val="004875ED"/>
    <w:rsid w:val="0048783D"/>
    <w:rsid w:val="004A3948"/>
    <w:rsid w:val="004B43E6"/>
    <w:rsid w:val="004B5788"/>
    <w:rsid w:val="004C7DE0"/>
    <w:rsid w:val="004D542D"/>
    <w:rsid w:val="004E1849"/>
    <w:rsid w:val="004E1D77"/>
    <w:rsid w:val="004E1E43"/>
    <w:rsid w:val="00506F1F"/>
    <w:rsid w:val="005117D5"/>
    <w:rsid w:val="00546A2E"/>
    <w:rsid w:val="00563088"/>
    <w:rsid w:val="00567EB3"/>
    <w:rsid w:val="0059505E"/>
    <w:rsid w:val="005D3422"/>
    <w:rsid w:val="005F3B22"/>
    <w:rsid w:val="006007D8"/>
    <w:rsid w:val="0061059B"/>
    <w:rsid w:val="00614900"/>
    <w:rsid w:val="006205D8"/>
    <w:rsid w:val="00623494"/>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C5995"/>
    <w:rsid w:val="007D331E"/>
    <w:rsid w:val="007D37CB"/>
    <w:rsid w:val="00802A87"/>
    <w:rsid w:val="00810119"/>
    <w:rsid w:val="008101D2"/>
    <w:rsid w:val="00812A40"/>
    <w:rsid w:val="00812E64"/>
    <w:rsid w:val="0082091B"/>
    <w:rsid w:val="008210DC"/>
    <w:rsid w:val="008369EE"/>
    <w:rsid w:val="00842FBB"/>
    <w:rsid w:val="00850236"/>
    <w:rsid w:val="00864E8B"/>
    <w:rsid w:val="00886343"/>
    <w:rsid w:val="008A3818"/>
    <w:rsid w:val="008B0A52"/>
    <w:rsid w:val="008C11CC"/>
    <w:rsid w:val="008C79AA"/>
    <w:rsid w:val="008D5B9F"/>
    <w:rsid w:val="008E5EF5"/>
    <w:rsid w:val="00910433"/>
    <w:rsid w:val="00927CE0"/>
    <w:rsid w:val="00930CDA"/>
    <w:rsid w:val="00943B73"/>
    <w:rsid w:val="009516D5"/>
    <w:rsid w:val="00955391"/>
    <w:rsid w:val="0098231B"/>
    <w:rsid w:val="009907DC"/>
    <w:rsid w:val="00995BD9"/>
    <w:rsid w:val="009A106A"/>
    <w:rsid w:val="009A1515"/>
    <w:rsid w:val="009B2FF9"/>
    <w:rsid w:val="009B378A"/>
    <w:rsid w:val="009C47AD"/>
    <w:rsid w:val="009D2910"/>
    <w:rsid w:val="009F07B1"/>
    <w:rsid w:val="009F0E7E"/>
    <w:rsid w:val="009F5D1E"/>
    <w:rsid w:val="00A015D7"/>
    <w:rsid w:val="00A07221"/>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0714"/>
    <w:rsid w:val="00AF24F7"/>
    <w:rsid w:val="00B063F8"/>
    <w:rsid w:val="00B21E63"/>
    <w:rsid w:val="00B24424"/>
    <w:rsid w:val="00B26227"/>
    <w:rsid w:val="00B41D25"/>
    <w:rsid w:val="00B5781A"/>
    <w:rsid w:val="00B66305"/>
    <w:rsid w:val="00B76A59"/>
    <w:rsid w:val="00B9731C"/>
    <w:rsid w:val="00BB6B75"/>
    <w:rsid w:val="00BC2D63"/>
    <w:rsid w:val="00BC4CE5"/>
    <w:rsid w:val="00BD227E"/>
    <w:rsid w:val="00BE01B3"/>
    <w:rsid w:val="00BE75D2"/>
    <w:rsid w:val="00BF3BE7"/>
    <w:rsid w:val="00BF45C7"/>
    <w:rsid w:val="00C13CA6"/>
    <w:rsid w:val="00C21E70"/>
    <w:rsid w:val="00C25C2E"/>
    <w:rsid w:val="00C365BE"/>
    <w:rsid w:val="00C36BC2"/>
    <w:rsid w:val="00C40CDF"/>
    <w:rsid w:val="00C57455"/>
    <w:rsid w:val="00C74ADA"/>
    <w:rsid w:val="00C832B8"/>
    <w:rsid w:val="00C906AB"/>
    <w:rsid w:val="00C94146"/>
    <w:rsid w:val="00CA2D1E"/>
    <w:rsid w:val="00CD1A8A"/>
    <w:rsid w:val="00CF0667"/>
    <w:rsid w:val="00CF13FE"/>
    <w:rsid w:val="00CF6D4C"/>
    <w:rsid w:val="00D01721"/>
    <w:rsid w:val="00D12B98"/>
    <w:rsid w:val="00D24431"/>
    <w:rsid w:val="00D27F0D"/>
    <w:rsid w:val="00D554CB"/>
    <w:rsid w:val="00D609A7"/>
    <w:rsid w:val="00DA3158"/>
    <w:rsid w:val="00DA39DB"/>
    <w:rsid w:val="00DA4A35"/>
    <w:rsid w:val="00DC7459"/>
    <w:rsid w:val="00DD4486"/>
    <w:rsid w:val="00DE1510"/>
    <w:rsid w:val="00DE244E"/>
    <w:rsid w:val="00E00999"/>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E2436"/>
    <w:rsid w:val="00EE6647"/>
    <w:rsid w:val="00EF0138"/>
    <w:rsid w:val="00F10A80"/>
    <w:rsid w:val="00F263F9"/>
    <w:rsid w:val="00F30CF8"/>
    <w:rsid w:val="00F34566"/>
    <w:rsid w:val="00F63CA1"/>
    <w:rsid w:val="00F86A24"/>
    <w:rsid w:val="00F9179E"/>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D331E"/>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7D331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D331E"/>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9964BE-3954-1740-A39F-7A960738D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TotalTime>
  <Pages>13</Pages>
  <Words>22875</Words>
  <Characters>130392</Characters>
  <Application>Microsoft Office Word</Application>
  <DocSecurity>0</DocSecurity>
  <Lines>1086</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84</cp:revision>
  <dcterms:created xsi:type="dcterms:W3CDTF">2022-11-27T15:44:00Z</dcterms:created>
  <dcterms:modified xsi:type="dcterms:W3CDTF">2023-05-25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2DKaeFF"/&gt;&lt;style id="http://www.zotero.org/styles/nutrients" hasBibliography="1" bibliographyStyleHasBeenSet="1"/&gt;&lt;prefs&gt;&lt;pref name="fieldType" value="Field"/&gt;&lt;/prefs&gt;&lt;/data&gt;</vt:lpwstr>
  </property>
</Properties>
</file>